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34AB2" w14:textId="77777777" w:rsidR="006439EA" w:rsidRDefault="006439EA" w:rsidP="00FE2A8C">
      <w:pPr>
        <w:bidi w:val="0"/>
        <w:spacing w:after="0" w:line="480" w:lineRule="auto"/>
        <w:rPr>
          <w:rFonts w:ascii="Times New Roman" w:hAnsi="Times New Roman" w:cs="Times New Roman"/>
          <w:b/>
          <w:bCs/>
        </w:rPr>
      </w:pPr>
    </w:p>
    <w:p w14:paraId="7F4A93A1" w14:textId="77777777"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0059BDE5" w14:textId="532BF54A"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07FB4BBD" w14:textId="3E7C6B7F"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1C8969BE" w14:textId="75B4A2DB"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0591FA2F" w14:textId="254A336F"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2C516C">
        <w:rPr>
          <w:rFonts w:ascii="Times New Roman" w:hAnsi="Times New Roman" w:cs="Times New Roman"/>
          <w:bCs/>
        </w:rPr>
        <w:t>27</w:t>
      </w:r>
      <w:ins w:id="0" w:author="Dave Bridges" w:date="2013-11-17T12:48:00Z">
        <w:r w:rsidR="00770720">
          <w:rPr>
            <w:rFonts w:ascii="Times New Roman" w:hAnsi="Times New Roman" w:cs="Times New Roman"/>
            <w:bCs/>
          </w:rPr>
          <w:t>36</w:t>
        </w:r>
      </w:ins>
      <w:bookmarkStart w:id="1" w:name="_GoBack"/>
      <w:bookmarkEnd w:id="1"/>
      <w:del w:id="2" w:author="Dave Bridges" w:date="2013-11-17T12:48:00Z">
        <w:r w:rsidR="002C516C" w:rsidDel="00770720">
          <w:rPr>
            <w:rFonts w:ascii="Times New Roman" w:hAnsi="Times New Roman" w:cs="Times New Roman"/>
            <w:bCs/>
          </w:rPr>
          <w:delText>43</w:delText>
        </w:r>
      </w:del>
    </w:p>
    <w:p w14:paraId="26812F38" w14:textId="2A4DCBD5"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BC03D4" w:rsidRPr="005512F4">
        <w:rPr>
          <w:rFonts w:cs="Times New Roman"/>
          <w:bCs/>
        </w:rPr>
        <w:fldChar w:fldCharType="begin"/>
      </w:r>
      <w:r w:rsidR="00BC03D4" w:rsidRPr="0019522C">
        <w:instrText xml:space="preserve"> HYPERLINK "tel:%2B972-4-8542828" \t "_blank" </w:instrText>
      </w:r>
      <w:r w:rsidR="00BC03D4" w:rsidRPr="005512F4">
        <w:rPr>
          <w:rFonts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5512F4">
        <w:rPr>
          <w:rFonts w:cs="Times New Roman"/>
          <w:bCs/>
        </w:rPr>
        <w:fldChar w:fldCharType="begin"/>
      </w:r>
      <w:r w:rsidR="00BC03D4" w:rsidRPr="005512F4">
        <w:instrText xml:space="preserve"> HYPERLINK "tel:%2B972-4-8542746" \t "_blank" </w:instrText>
      </w:r>
      <w:r w:rsidR="00BC03D4" w:rsidRPr="005512F4">
        <w:rPr>
          <w:rFonts w:cs="Times New Roman"/>
          <w:bCs/>
        </w:rPr>
        <w:fldChar w:fldCharType="separate"/>
      </w:r>
      <w:r w:rsidR="00BC03D4" w:rsidRPr="00BC03D4">
        <w:rPr>
          <w:rStyle w:val="Hyperlink"/>
          <w:rFonts w:ascii="Times New Roman" w:hAnsi="Times New Roman" w:cs="Times New Roman"/>
          <w:bCs/>
        </w:rPr>
        <w:t>+972-4-8542746</w:t>
      </w:r>
      <w:r w:rsidR="00BC03D4" w:rsidRPr="005512F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cs="Times New Roman"/>
          <w:bCs/>
        </w:rPr>
        <w:fldChar w:fldCharType="begin"/>
      </w:r>
      <w:r w:rsidR="00BC03D4" w:rsidRPr="005512F4">
        <w:instrText xml:space="preserve"> HYPERLINK "mailto:i_hochberg@rambam.health.gov.il" \t "_blank" </w:instrText>
      </w:r>
      <w:r w:rsidR="00BC03D4" w:rsidRPr="005512F4">
        <w:rPr>
          <w:rFonts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592A3B1F" w14:textId="793FE288"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BC03D4" w:rsidRPr="005512F4">
        <w:rPr>
          <w:rFonts w:cs="Times New Roman"/>
          <w:bCs/>
        </w:rPr>
        <w:fldChar w:fldCharType="begin"/>
      </w:r>
      <w:r w:rsidR="00BC03D4" w:rsidRPr="005512F4">
        <w:instrText xml:space="preserve"> HYPERLINK "tel:%2B972-4-8542828" \t "_blank" </w:instrText>
      </w:r>
      <w:r w:rsidR="00BC03D4" w:rsidRPr="005512F4">
        <w:rPr>
          <w:rFonts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E07F34">
        <w:fldChar w:fldCharType="begin"/>
      </w:r>
      <w:r w:rsidR="00BC03D4" w:rsidRPr="00E07F34">
        <w:instrText xml:space="preserve"> HYPERLINK "tel:%2B972-4-8542746" \t "_blank" </w:instrText>
      </w:r>
      <w:r w:rsidR="00BC03D4" w:rsidRPr="00E07F34">
        <w:fldChar w:fldCharType="separate"/>
      </w:r>
      <w:r w:rsidR="00BC03D4" w:rsidRPr="00BC03D4">
        <w:rPr>
          <w:rStyle w:val="Hyperlink"/>
          <w:rFonts w:ascii="Times New Roman" w:hAnsi="Times New Roman" w:cs="Times New Roman"/>
          <w:bCs/>
        </w:rPr>
        <w:t>+972-4-8542746</w:t>
      </w:r>
      <w:r w:rsidR="00BC03D4" w:rsidRPr="00E07F3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cs="Times New Roman"/>
          <w:bCs/>
        </w:rPr>
        <w:fldChar w:fldCharType="begin"/>
      </w:r>
      <w:r w:rsidR="00BC03D4" w:rsidRPr="005512F4">
        <w:instrText xml:space="preserve"> HYPERLINK "mailto:i_hochberg@rambam.health.gov.il" \t "_blank" </w:instrText>
      </w:r>
      <w:r w:rsidR="00BC03D4" w:rsidRPr="005512F4">
        <w:rPr>
          <w:rFonts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72E3A98A" w14:textId="3C711472" w:rsidR="00967134" w:rsidRDefault="00967134" w:rsidP="00FE2A8C">
      <w:pPr>
        <w:bidi w:val="0"/>
        <w:spacing w:after="0" w:line="480" w:lineRule="auto"/>
        <w:rPr>
          <w:rFonts w:ascii="Times New Roman" w:hAnsi="Times New Roman" w:cs="Times New Roman"/>
          <w:bCs/>
        </w:rPr>
      </w:pPr>
    </w:p>
    <w:p w14:paraId="471A7E45" w14:textId="26724DAC"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5C97316B"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7CFC728F" w14:textId="1E29250C"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482B6264" w14:textId="549982CE"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14:paraId="436A6A3F"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5890B046" w14:textId="1FE2ED70"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41C7446C" w14:textId="6C4AA7D3"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xml:space="preserve">)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41F0BB34" w14:textId="38DDF73A"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51E7AD70" w14:textId="766FA4C5"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5124B6A0" w14:textId="40E66B80" w:rsidR="0073228C" w:rsidRPr="009B3CD0" w:rsidRDefault="0073228C" w:rsidP="00A3532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r w:rsidR="00C07CAC">
        <w:rPr>
          <w:rFonts w:asciiTheme="majorBidi" w:hAnsiTheme="majorBidi" w:cstheme="majorBidi"/>
        </w:rPr>
        <w:t xml:space="preserve"> </w:t>
      </w:r>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1D1A50" w:rsidRPr="009B3CD0">
        <w:rPr>
          <w:rFonts w:asciiTheme="majorBidi" w:hAnsiTheme="majorBidi" w:cstheme="majorBidi"/>
        </w:rPr>
        <w:t xml:space="preserve">, </w:t>
      </w:r>
      <w:r w:rsidR="001D1A50" w:rsidRPr="00F37DC8">
        <w:rPr>
          <w:rFonts w:asciiTheme="majorBidi" w:hAnsiTheme="majorBidi" w:cstheme="majorBidi"/>
          <w:i/>
        </w:rPr>
        <w:t>SOCS2</w:t>
      </w:r>
      <w:r w:rsidR="001D1A50" w:rsidRPr="009B3CD0">
        <w:rPr>
          <w:rFonts w:asciiTheme="majorBidi" w:hAnsiTheme="majorBidi" w:cstheme="majorBidi"/>
        </w:rPr>
        <w:t xml:space="preserve">, </w:t>
      </w:r>
      <w:r w:rsidR="001D1A50" w:rsidRPr="00F37DC8">
        <w:rPr>
          <w:rFonts w:asciiTheme="majorBidi" w:hAnsiTheme="majorBidi" w:cstheme="majorBidi"/>
          <w:i/>
        </w:rPr>
        <w:t>CISH</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r w:rsidR="00A72B42" w:rsidRPr="009B3CD0">
        <w:rPr>
          <w:rFonts w:asciiTheme="majorBidi" w:hAnsiTheme="majorBidi" w:cstheme="majorBidi"/>
        </w:rPr>
        <w:t xml:space="preserve">, </w:t>
      </w:r>
      <w:r w:rsidR="00A72B42" w:rsidRPr="00F37DC8">
        <w:rPr>
          <w:rFonts w:asciiTheme="majorBidi" w:hAnsiTheme="majorBidi" w:cstheme="majorBidi"/>
          <w:i/>
        </w:rPr>
        <w:t>NRIP1</w:t>
      </w:r>
      <w:r w:rsidR="00A72B42" w:rsidRPr="009B3CD0">
        <w:rPr>
          <w:rFonts w:asciiTheme="majorBidi" w:hAnsiTheme="majorBidi" w:cstheme="majorBidi"/>
        </w:rPr>
        <w:t xml:space="preserve">, </w:t>
      </w:r>
      <w:r w:rsidR="00A72B42" w:rsidRPr="00F37DC8">
        <w:rPr>
          <w:rFonts w:asciiTheme="majorBidi" w:hAnsiTheme="majorBidi" w:cstheme="majorBidi"/>
          <w:i/>
        </w:rPr>
        <w:t>ABHD5</w:t>
      </w:r>
      <w:r w:rsidR="00A72B42" w:rsidRPr="009B3CD0">
        <w:rPr>
          <w:rFonts w:asciiTheme="majorBidi" w:hAnsiTheme="majorBidi" w:cstheme="majorBidi"/>
        </w:rPr>
        <w:t xml:space="preserve">, </w:t>
      </w:r>
      <w:r w:rsidR="00A72B42" w:rsidRPr="00F37DC8">
        <w:rPr>
          <w:rFonts w:asciiTheme="majorBidi" w:hAnsiTheme="majorBidi" w:cstheme="majorBidi"/>
          <w:i/>
        </w:rPr>
        <w:t>TSHR</w:t>
      </w:r>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AF6552">
        <w:rPr>
          <w:rFonts w:asciiTheme="majorBidi" w:hAnsiTheme="majorBidi" w:cstheme="majorBidi"/>
        </w:rPr>
        <w:t xml:space="preserve">Higher expression of </w:t>
      </w:r>
      <w:r w:rsidR="00AF6552" w:rsidRPr="006948C2">
        <w:rPr>
          <w:rFonts w:asciiTheme="majorBidi" w:hAnsiTheme="majorBidi" w:cstheme="majorBidi"/>
          <w:i/>
          <w:iCs/>
        </w:rPr>
        <w:t>FADS2</w:t>
      </w:r>
      <w:r w:rsidR="00AF6552">
        <w:rPr>
          <w:rFonts w:asciiTheme="majorBidi" w:hAnsiTheme="majorBidi" w:cstheme="majorBidi"/>
        </w:rPr>
        <w:t xml:space="preserve"> 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enhanced glucocorticoid </w:t>
      </w:r>
      <w:del w:id="3" w:author="Dave Bridges" w:date="2013-11-17T12:36:00Z">
        <w:r w:rsidR="00334809" w:rsidRPr="009B3CD0" w:rsidDel="00CD3CC7">
          <w:rPr>
            <w:rFonts w:asciiTheme="majorBidi" w:hAnsiTheme="majorBidi" w:cstheme="majorBidi"/>
          </w:rPr>
          <w:delText>activity</w:delText>
        </w:r>
      </w:del>
      <w:ins w:id="4" w:author="Dave Bridges" w:date="2013-11-17T12:36:00Z">
        <w:r w:rsidR="00CD3CC7">
          <w:rPr>
            <w:rFonts w:asciiTheme="majorBidi" w:hAnsiTheme="majorBidi" w:cstheme="majorBidi"/>
          </w:rPr>
          <w:t>signaling</w:t>
        </w:r>
      </w:ins>
      <w:r w:rsidR="00334809" w:rsidRPr="009B3CD0">
        <w:rPr>
          <w:rFonts w:asciiTheme="majorBidi" w:hAnsiTheme="majorBidi" w:cstheme="majorBidi"/>
        </w:rPr>
        <w:t xml:space="preserve">, </w:t>
      </w:r>
      <w:del w:id="5" w:author="Dave Bridges" w:date="2013-11-17T12:36:00Z">
        <w:r w:rsidR="00B364FA" w:rsidRPr="009B3CD0" w:rsidDel="00CD3CC7">
          <w:rPr>
            <w:rFonts w:asciiTheme="majorBidi" w:hAnsiTheme="majorBidi" w:cstheme="majorBidi"/>
          </w:rPr>
          <w:delText>most likely</w:delText>
        </w:r>
      </w:del>
      <w:ins w:id="6" w:author="Dave Bridges" w:date="2013-11-17T12:36:00Z">
        <w:r w:rsidR="00CD3CC7">
          <w:rPr>
            <w:rFonts w:asciiTheme="majorBidi" w:hAnsiTheme="majorBidi" w:cstheme="majorBidi"/>
          </w:rPr>
          <w:t>potentially</w:t>
        </w:r>
      </w:ins>
      <w:r w:rsidR="00334809" w:rsidRPr="009B3CD0">
        <w:rPr>
          <w:rFonts w:asciiTheme="majorBidi" w:hAnsiTheme="majorBidi" w:cstheme="majorBidi"/>
        </w:rPr>
        <w:t xml:space="preserve"> contributing</w:t>
      </w:r>
      <w:r w:rsidR="00B364FA" w:rsidRPr="009B3CD0">
        <w:rPr>
          <w:rFonts w:asciiTheme="majorBidi" w:hAnsiTheme="majorBidi" w:cstheme="majorBidi"/>
        </w:rPr>
        <w:t xml:space="preserve"> to </w:t>
      </w:r>
      <w:del w:id="7" w:author="Dave Bridges" w:date="2013-11-17T12:36:00Z">
        <w:r w:rsidR="00B364FA" w:rsidRPr="009B3CD0" w:rsidDel="00CD3CC7">
          <w:rPr>
            <w:rFonts w:asciiTheme="majorBidi" w:hAnsiTheme="majorBidi" w:cstheme="majorBidi"/>
          </w:rPr>
          <w:delText>metabolic effects</w:delText>
        </w:r>
      </w:del>
      <w:ins w:id="8" w:author="Dave Bridges" w:date="2013-11-17T12:36:00Z">
        <w:r w:rsidR="00CD3CC7">
          <w:rPr>
            <w:rFonts w:asciiTheme="majorBidi" w:hAnsiTheme="majorBidi" w:cstheme="majorBidi"/>
          </w:rPr>
          <w:t>insulin resistance</w:t>
        </w:r>
      </w:ins>
      <w:r w:rsidR="00B364FA" w:rsidRPr="009B3CD0">
        <w:rPr>
          <w:rFonts w:asciiTheme="majorBidi" w:hAnsiTheme="majorBidi" w:cstheme="majorBidi"/>
        </w:rPr>
        <w:t>.</w:t>
      </w:r>
      <w:r w:rsidR="00334809" w:rsidRPr="009B3CD0">
        <w:rPr>
          <w:rFonts w:asciiTheme="majorBidi" w:hAnsiTheme="majorBidi" w:cstheme="majorBidi"/>
        </w:rPr>
        <w:t xml:space="preserve"> </w:t>
      </w:r>
    </w:p>
    <w:p w14:paraId="38B0D53D" w14:textId="18144D01"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lastRenderedPageBreak/>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6E914311"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7BC3C92A"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21093BC8" w14:textId="7DE7A95E"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F93EC6">
        <w:rPr>
          <w:rFonts w:ascii="Times New Roman" w:hAnsi="Times New Roman" w:cs="Times New Roman"/>
        </w:rPr>
        <w:fldChar w:fldCharType="separate"/>
      </w:r>
      <w:r w:rsidR="00EE3914" w:rsidRPr="00EE3914">
        <w:rPr>
          <w:rFonts w:ascii="Times New Roman" w:hAnsi="Times New Roman" w:cs="Times New Roman"/>
          <w:noProof/>
        </w:rPr>
        <w:t>(1)</w:t>
      </w:r>
      <w:r w:rsidR="00F93EC6">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7B2B72">
        <w:rPr>
          <w:rFonts w:ascii="Times New Roman" w:hAnsi="Times New Roman" w:cs="Times New Roman"/>
        </w:rPr>
        <w:fldChar w:fldCharType="separate"/>
      </w:r>
      <w:r w:rsidR="00EE3914" w:rsidRPr="00EE3914">
        <w:rPr>
          <w:rFonts w:ascii="Times New Roman" w:hAnsi="Times New Roman" w:cs="Times New Roman"/>
          <w:noProof/>
        </w:rPr>
        <w:t>(2)</w:t>
      </w:r>
      <w:r w:rsidR="007B2B72">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7B2B72">
        <w:rPr>
          <w:rFonts w:ascii="Times New Roman" w:hAnsi="Times New Roman" w:cs="Times New Roman"/>
        </w:rPr>
        <w:fldChar w:fldCharType="separate"/>
      </w:r>
      <w:r w:rsidR="00EE3914" w:rsidRPr="00EE3914">
        <w:rPr>
          <w:rFonts w:ascii="Times New Roman" w:hAnsi="Times New Roman" w:cs="Times New Roman"/>
          <w:noProof/>
        </w:rPr>
        <w:t>(3)</w:t>
      </w:r>
      <w:r w:rsidR="007B2B72">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7A47344E"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18AE8D93"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7B79EFFA" w14:textId="7290D3BB"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4533A35F"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lastRenderedPageBreak/>
        <w:t>Subcutaneous</w:t>
      </w:r>
      <w:r w:rsidR="000120B5" w:rsidRPr="00FA58EC">
        <w:rPr>
          <w:rFonts w:ascii="Times New Roman" w:eastAsia="Times New Roman" w:hAnsi="Times New Roman" w:cs="Times New Roman"/>
          <w:b/>
          <w:bCs/>
          <w:color w:val="191919"/>
        </w:rPr>
        <w:t xml:space="preserve"> fat biopsy</w:t>
      </w:r>
    </w:p>
    <w:p w14:paraId="690F3C31"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721D0193"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DD24FEC" w14:textId="54134F7A"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685103BF"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0709AFA0" w14:textId="750B3575"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4)</w:t>
      </w:r>
      <w:r w:rsidR="00D67F63">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5)</w:t>
      </w:r>
      <w:r w:rsidR="00D67F63">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del w:id="9" w:author="Dave Bridges" w:date="2013-11-17T09:07:00Z">
        <w:r w:rsidR="007D367C" w:rsidDel="00477357">
          <w:rPr>
            <w:rFonts w:ascii="Times New Roman" w:eastAsia="Times New Roman" w:hAnsi="Times New Roman" w:cs="Times New Roman"/>
            <w:color w:val="191919"/>
          </w:rPr>
          <w:delText>The transcripts with the lowest 40%</w:delText>
        </w:r>
        <w:r w:rsidR="00AE30FD" w:rsidDel="00477357">
          <w:rPr>
            <w:rFonts w:ascii="Times New Roman" w:eastAsia="Times New Roman" w:hAnsi="Times New Roman" w:cs="Times New Roman"/>
            <w:color w:val="191919"/>
          </w:rPr>
          <w:delText xml:space="preserve"> quantile of average expression were removed from this analysis</w:delText>
        </w:r>
        <w:r w:rsidR="001F2618" w:rsidDel="00477357">
          <w:rPr>
            <w:rFonts w:ascii="Times New Roman" w:eastAsia="Times New Roman" w:hAnsi="Times New Roman" w:cs="Times New Roman"/>
            <w:color w:val="191919"/>
          </w:rPr>
          <w:delText>, for a total of 123292 total transcripts tested</w:delText>
        </w:r>
        <w:r w:rsidR="00AE30FD" w:rsidDel="00477357">
          <w:rPr>
            <w:rFonts w:ascii="Times New Roman" w:eastAsia="Times New Roman" w:hAnsi="Times New Roman" w:cs="Times New Roman"/>
            <w:color w:val="191919"/>
          </w:rPr>
          <w:delText>.</w:delText>
        </w:r>
      </w:del>
      <w:ins w:id="10" w:author="Dave Bridges" w:date="2013-11-17T09:07:00Z">
        <w:r w:rsidR="00477357">
          <w:rPr>
            <w:rFonts w:ascii="Times New Roman" w:eastAsia="Times New Roman" w:hAnsi="Times New Roman" w:cs="Times New Roman"/>
            <w:color w:val="191919"/>
          </w:rPr>
          <w:t xml:space="preserve">Only the highest expressing transcript was </w:t>
        </w:r>
        <w:proofErr w:type="spellStart"/>
        <w:r w:rsidR="00477357">
          <w:rPr>
            <w:rFonts w:ascii="Times New Roman" w:eastAsia="Times New Roman" w:hAnsi="Times New Roman" w:cs="Times New Roman"/>
            <w:color w:val="191919"/>
          </w:rPr>
          <w:t>analysed</w:t>
        </w:r>
        <w:proofErr w:type="spellEnd"/>
        <w:r w:rsidR="00477357">
          <w:rPr>
            <w:rFonts w:ascii="Times New Roman" w:eastAsia="Times New Roman" w:hAnsi="Times New Roman" w:cs="Times New Roman"/>
            <w:color w:val="191919"/>
          </w:rPr>
          <w:t>.</w:t>
        </w:r>
      </w:ins>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w:t>
      </w:r>
      <w:ins w:id="11" w:author="Dave Bridges" w:date="2013-11-17T09:08:00Z">
        <w:r w:rsidR="00477357">
          <w:rPr>
            <w:rFonts w:ascii="Times New Roman" w:eastAsia="Times New Roman" w:hAnsi="Times New Roman" w:cs="Times New Roman"/>
            <w:color w:val="191919"/>
          </w:rPr>
          <w:t>4</w:t>
        </w:r>
      </w:ins>
      <w:del w:id="12" w:author="Dave Bridges" w:date="2013-11-17T09:08:00Z">
        <w:r w:rsidR="00407355" w:rsidDel="00477357">
          <w:rPr>
            <w:rFonts w:ascii="Times New Roman" w:eastAsia="Times New Roman" w:hAnsi="Times New Roman" w:cs="Times New Roman"/>
            <w:color w:val="191919"/>
          </w:rPr>
          <w:delText>2</w:delText>
        </w:r>
      </w:del>
      <w:r w:rsidR="00407355">
        <w:rPr>
          <w:rFonts w:ascii="Times New Roman" w:eastAsia="Times New Roman" w:hAnsi="Times New Roman" w:cs="Times New Roman"/>
          <w:color w:val="191919"/>
        </w:rPr>
        <w:t>.0</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14:paraId="19A33C8F" w14:textId="3547C06C"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8232C6">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6FBFA1B1"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lastRenderedPageBreak/>
        <w:t>Statistics</w:t>
      </w:r>
    </w:p>
    <w:p w14:paraId="3A0F7E5F" w14:textId="65656FE5"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w:t>
      </w:r>
      <w:ins w:id="13" w:author="Dave Bridges" w:date="2013-11-17T09:08:00Z">
        <w:r w:rsidR="00477357">
          <w:rPr>
            <w:rFonts w:ascii="Times New Roman" w:eastAsia="Times New Roman" w:hAnsi="Times New Roman" w:cs="Times New Roman"/>
            <w:color w:val="191919"/>
          </w:rPr>
          <w:t>2</w:t>
        </w:r>
      </w:ins>
      <w:del w:id="14" w:author="Dave Bridges" w:date="2013-11-17T09:08:00Z">
        <w:r w:rsidR="006B6C74" w:rsidRPr="00FA58EC" w:rsidDel="00477357">
          <w:rPr>
            <w:rFonts w:ascii="Times New Roman" w:eastAsia="Times New Roman" w:hAnsi="Times New Roman" w:cs="Times New Roman"/>
            <w:color w:val="191919"/>
          </w:rPr>
          <w:delText>1</w:delText>
        </w:r>
      </w:del>
      <w:r w:rsidR="006B6C74" w:rsidRPr="00FA58EC">
        <w:rPr>
          <w:rFonts w:ascii="Times New Roman" w:eastAsia="Times New Roman" w:hAnsi="Times New Roman" w:cs="Times New Roman"/>
          <w:color w:val="191919"/>
        </w:rPr>
        <w:t>,</w:t>
      </w:r>
      <w:r w:rsidR="008232C6">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8232C6">
        <w:rPr>
          <w:rFonts w:ascii="Times New Roman" w:hAnsi="Times New Roman" w:cs="Times New Roman"/>
        </w:rPr>
        <w:fldChar w:fldCharType="separate"/>
      </w:r>
      <w:r w:rsidR="00F93EC6" w:rsidRPr="00F93EC6">
        <w:rPr>
          <w:rFonts w:ascii="Times New Roman" w:hAnsi="Times New Roman" w:cs="Times New Roman"/>
          <w:noProof/>
        </w:rPr>
        <w:t>(10)</w:t>
      </w:r>
      <w:r w:rsidR="008232C6">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w:t>
      </w:r>
      <w:ins w:id="15" w:author="Dave Bridges" w:date="2013-11-17T09:13:00Z">
        <w:r w:rsidR="009577EF">
          <w:rPr>
            <w:rFonts w:ascii="Times New Roman" w:eastAsia="Times New Roman" w:hAnsi="Times New Roman" w:cs="Times New Roman"/>
            <w:color w:val="191919"/>
          </w:rPr>
          <w:t>4</w:t>
        </w:r>
      </w:ins>
      <w:del w:id="16" w:author="Dave Bridges" w:date="2013-11-17T09:13:00Z">
        <w:r w:rsidR="00E30B63" w:rsidDel="009577EF">
          <w:rPr>
            <w:rFonts w:ascii="Times New Roman" w:eastAsia="Times New Roman" w:hAnsi="Times New Roman" w:cs="Times New Roman"/>
            <w:color w:val="191919"/>
          </w:rPr>
          <w:delText>2</w:delText>
        </w:r>
      </w:del>
      <w:r w:rsidR="00E30B63">
        <w:rPr>
          <w:rFonts w:ascii="Times New Roman" w:eastAsia="Times New Roman" w:hAnsi="Times New Roman" w:cs="Times New Roman"/>
          <w:color w:val="191919"/>
        </w:rPr>
        <w:t>.0</w:t>
      </w:r>
      <w:ins w:id="17" w:author="Dave Bridges" w:date="2013-11-17T09:14:00Z">
        <w:r w:rsidR="006304E2">
          <w:rPr>
            <w:rFonts w:ascii="Times New Roman" w:eastAsia="Times New Roman" w:hAnsi="Times New Roman" w:cs="Times New Roman"/>
            <w:color w:val="191919"/>
          </w:rPr>
          <w:t xml:space="preserve"> using</w:t>
        </w:r>
        <w:r w:rsidR="009577EF">
          <w:rPr>
            <w:rFonts w:ascii="Times New Roman" w:eastAsia="Times New Roman" w:hAnsi="Times New Roman" w:cs="Times New Roman"/>
            <w:color w:val="191919"/>
          </w:rPr>
          <w:t xml:space="preserve"> </w:t>
        </w:r>
        <w:proofErr w:type="spellStart"/>
        <w:r w:rsidR="009577EF">
          <w:rPr>
            <w:rFonts w:ascii="Times New Roman" w:eastAsia="Times New Roman" w:hAnsi="Times New Roman" w:cs="Times New Roman"/>
            <w:color w:val="191919"/>
          </w:rPr>
          <w:t>GO.db</w:t>
        </w:r>
        <w:proofErr w:type="spellEnd"/>
        <w:r w:rsidR="009577EF">
          <w:rPr>
            <w:rFonts w:ascii="Times New Roman" w:eastAsia="Times New Roman" w:hAnsi="Times New Roman" w:cs="Times New Roman"/>
            <w:color w:val="191919"/>
          </w:rPr>
          <w:t xml:space="preserve"> version </w:t>
        </w:r>
      </w:ins>
      <w:ins w:id="18" w:author="Dave Bridges" w:date="2013-11-17T09:17:00Z">
        <w:r w:rsidR="006304E2">
          <w:rPr>
            <w:rFonts w:ascii="Times New Roman" w:eastAsia="Times New Roman" w:hAnsi="Times New Roman" w:cs="Times New Roman"/>
            <w:color w:val="191919"/>
          </w:rPr>
          <w:t xml:space="preserve">2.10.1 and </w:t>
        </w:r>
        <w:proofErr w:type="spellStart"/>
        <w:r w:rsidR="006304E2">
          <w:rPr>
            <w:rFonts w:ascii="Times New Roman" w:eastAsia="Times New Roman" w:hAnsi="Times New Roman" w:cs="Times New Roman"/>
            <w:color w:val="191919"/>
          </w:rPr>
          <w:t>KEGG.db</w:t>
        </w:r>
        <w:proofErr w:type="spellEnd"/>
        <w:r w:rsidR="006304E2">
          <w:rPr>
            <w:rFonts w:ascii="Times New Roman" w:eastAsia="Times New Roman" w:hAnsi="Times New Roman" w:cs="Times New Roman"/>
            <w:color w:val="191919"/>
          </w:rPr>
          <w:t xml:space="preserve"> version 2.10.1</w:t>
        </w:r>
      </w:ins>
      <w:r w:rsidR="00E30B63">
        <w:rPr>
          <w:rFonts w:ascii="Times New Roman" w:eastAsia="Times New Roman" w:hAnsi="Times New Roman" w:cs="Times New Roman"/>
          <w:color w:val="191919"/>
        </w:rPr>
        <w:t>)</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proofErr w:type="spellStart"/>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E30B63">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c8198dda-0124-4dfc-b767-236233f214ab" ] } ], "mendeley" : { "previouslyFormattedCitation" : "(11)" }, "properties" : { "noteIndex" : 0 }, "schema" : "https://github.com/citation-style-language/schema/raw/master/csl-citation.json" }</w:instrText>
      </w:r>
      <w:r w:rsidR="00E30B63">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E30B63">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792160">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792160">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516B8AE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25BDB41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79B291D8" w14:textId="3F0F8229"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52921436"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491E487D" w14:textId="5BE7CBCB"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 xml:space="preserve">corrected </w:t>
      </w:r>
      <w:r w:rsidR="00F25253" w:rsidRPr="00FA58EC">
        <w:rPr>
          <w:rFonts w:ascii="Times New Roman" w:hAnsi="Times New Roman" w:cs="Times New Roman"/>
        </w:rPr>
        <w:lastRenderedPageBreak/>
        <w:t>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9CFBA54" w14:textId="4D1C130D"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AD6800">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AD6800">
        <w:rPr>
          <w:rFonts w:ascii="Times New Roman" w:hAnsi="Times New Roman" w:cs="Times New Roman"/>
        </w:rPr>
        <w:fldChar w:fldCharType="separate"/>
      </w:r>
      <w:r w:rsidR="00E30B63" w:rsidRPr="00E30B63">
        <w:rPr>
          <w:rFonts w:ascii="Times New Roman" w:hAnsi="Times New Roman" w:cs="Times New Roman"/>
          <w:noProof/>
        </w:rPr>
        <w:t>(12)</w:t>
      </w:r>
      <w:r w:rsidR="00AD6800">
        <w:rPr>
          <w:rFonts w:ascii="Times New Roman" w:hAnsi="Times New Roman" w:cs="Times New Roman"/>
        </w:rPr>
        <w:fldChar w:fldCharType="end"/>
      </w:r>
      <w:r w:rsidR="00AD6800">
        <w:rPr>
          <w:rFonts w:ascii="Times New Roman" w:hAnsi="Times New Roman" w:cs="Times New Roman"/>
        </w:rPr>
        <w:t>.</w:t>
      </w:r>
    </w:p>
    <w:p w14:paraId="212BF6F8"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0D4BD532" w14:textId="75397662"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ins w:id="19" w:author="Dave Bridges" w:date="2013-11-17T10:45:00Z">
        <w:r w:rsidR="00EC3EC4">
          <w:rPr>
            <w:rFonts w:ascii="Times New Roman" w:hAnsi="Times New Roman" w:cs="Times New Roman"/>
          </w:rPr>
          <w:t xml:space="preserve">.  </w:t>
        </w:r>
      </w:ins>
      <w:del w:id="20" w:author="Dave Bridges" w:date="2013-11-17T10:45:00Z">
        <w:r w:rsidR="003A1699" w:rsidRPr="00FA58EC" w:rsidDel="00EC3EC4">
          <w:rPr>
            <w:rFonts w:ascii="Times New Roman" w:hAnsi="Times New Roman" w:cs="Times New Roman"/>
          </w:rPr>
          <w:delText xml:space="preserve"> (Figure 2)</w:delText>
        </w:r>
        <w:r w:rsidR="00E67E03" w:rsidRPr="00FA58EC" w:rsidDel="00EC3EC4">
          <w:rPr>
            <w:rFonts w:ascii="Times New Roman" w:hAnsi="Times New Roman" w:cs="Times New Roman"/>
          </w:rPr>
          <w:delText xml:space="preserve">.  </w:delText>
        </w:r>
      </w:del>
      <w:r w:rsidR="00E67E03" w:rsidRPr="00FA58EC">
        <w:rPr>
          <w:rFonts w:ascii="Times New Roman" w:hAnsi="Times New Roman" w:cs="Times New Roman"/>
        </w:rPr>
        <w:t xml:space="preserve">We identified </w:t>
      </w:r>
      <w:del w:id="21" w:author="Dave Bridges" w:date="2013-11-17T09:17:00Z">
        <w:r w:rsidR="00E07A5A" w:rsidDel="006304E2">
          <w:rPr>
            <w:rFonts w:ascii="Times New Roman" w:hAnsi="Times New Roman" w:cs="Times New Roman"/>
          </w:rPr>
          <w:delText>535</w:delText>
        </w:r>
        <w:r w:rsidR="00E07A5A" w:rsidRPr="00FA58EC" w:rsidDel="006304E2">
          <w:rPr>
            <w:rFonts w:ascii="Times New Roman" w:hAnsi="Times New Roman" w:cs="Times New Roman"/>
          </w:rPr>
          <w:delText xml:space="preserve"> </w:delText>
        </w:r>
        <w:r w:rsidR="002E7322" w:rsidRPr="00FA58EC" w:rsidDel="006304E2">
          <w:rPr>
            <w:rFonts w:ascii="Times New Roman" w:hAnsi="Times New Roman" w:cs="Times New Roman"/>
          </w:rPr>
          <w:delText>transcripts</w:delText>
        </w:r>
        <w:r w:rsidR="00CB2D3B" w:rsidDel="006304E2">
          <w:rPr>
            <w:rFonts w:ascii="Times New Roman" w:hAnsi="Times New Roman" w:cs="Times New Roman"/>
          </w:rPr>
          <w:delText xml:space="preserve"> from </w:delText>
        </w:r>
        <w:r w:rsidR="00E07A5A" w:rsidDel="006304E2">
          <w:rPr>
            <w:rFonts w:ascii="Times New Roman" w:hAnsi="Times New Roman" w:cs="Times New Roman"/>
          </w:rPr>
          <w:delText>157</w:delText>
        </w:r>
      </w:del>
      <w:ins w:id="22" w:author="Dave Bridges" w:date="2013-11-17T09:17:00Z">
        <w:r w:rsidR="006304E2">
          <w:rPr>
            <w:rFonts w:ascii="Times New Roman" w:hAnsi="Times New Roman" w:cs="Times New Roman"/>
          </w:rPr>
          <w:t>103</w:t>
        </w:r>
      </w:ins>
      <w:r w:rsidR="00E07A5A">
        <w:rPr>
          <w:rFonts w:ascii="Times New Roman" w:hAnsi="Times New Roman" w:cs="Times New Roman"/>
        </w:rPr>
        <w:t xml:space="preserve">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del w:id="23" w:author="Dave Bridges" w:date="2013-11-17T09:17:00Z">
        <w:r w:rsidR="00E07A5A" w:rsidDel="006304E2">
          <w:rPr>
            <w:rFonts w:ascii="Times New Roman" w:hAnsi="Times New Roman" w:cs="Times New Roman"/>
          </w:rPr>
          <w:delText>33</w:delText>
        </w:r>
        <w:r w:rsidR="00E07A5A" w:rsidRPr="00FA58EC" w:rsidDel="006304E2">
          <w:rPr>
            <w:rFonts w:ascii="Times New Roman" w:hAnsi="Times New Roman" w:cs="Times New Roman"/>
          </w:rPr>
          <w:delText xml:space="preserve"> </w:delText>
        </w:r>
      </w:del>
      <w:ins w:id="24" w:author="Dave Bridges" w:date="2013-11-17T09:17:00Z">
        <w:r w:rsidR="006304E2">
          <w:rPr>
            <w:rFonts w:ascii="Times New Roman" w:hAnsi="Times New Roman" w:cs="Times New Roman"/>
          </w:rPr>
          <w:t>25</w:t>
        </w:r>
        <w:r w:rsidR="006304E2" w:rsidRPr="00FA58EC">
          <w:rPr>
            <w:rFonts w:ascii="Times New Roman" w:hAnsi="Times New Roman" w:cs="Times New Roman"/>
          </w:rPr>
          <w:t xml:space="preserve"> </w:t>
        </w:r>
      </w:ins>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ins w:id="25" w:author="Dave Bridges" w:date="2013-11-17T09:17:00Z">
        <w:r w:rsidR="006304E2">
          <w:rPr>
            <w:rFonts w:ascii="Times New Roman" w:hAnsi="Times New Roman" w:cs="Times New Roman"/>
          </w:rPr>
          <w:t xml:space="preserve"> 78</w:t>
        </w:r>
      </w:ins>
      <w:del w:id="26" w:author="Dave Bridges" w:date="2013-11-17T09:17:00Z">
        <w:r w:rsidR="00E07A5A" w:rsidDel="006304E2">
          <w:rPr>
            <w:rFonts w:ascii="Times New Roman" w:hAnsi="Times New Roman" w:cs="Times New Roman"/>
          </w:rPr>
          <w:delText>124</w:delText>
        </w:r>
      </w:del>
      <w:r w:rsidR="00E07A5A"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ins w:id="27" w:author="Dave Bridges" w:date="2013-11-17T10:45:00Z">
        <w:r w:rsidR="00EC3EC4">
          <w:rPr>
            <w:rFonts w:ascii="Times New Roman" w:hAnsi="Times New Roman" w:cs="Times New Roman"/>
          </w:rPr>
          <w:t xml:space="preserve"> (Figure 2)</w:t>
        </w:r>
      </w:ins>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2EAE4264" w14:textId="7C9E767A"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del w:id="28" w:author="Dave Bridges" w:date="2013-11-17T09:21:00Z">
        <w:r w:rsidR="002F42B2" w:rsidDel="006304E2">
          <w:rPr>
            <w:rFonts w:ascii="Times New Roman" w:hAnsi="Times New Roman" w:cs="Times New Roman"/>
          </w:rPr>
          <w:delText xml:space="preserve">GOseq </w:delText>
        </w:r>
      </w:del>
      <w:ins w:id="29" w:author="Dave Bridges" w:date="2013-11-17T09:21:00Z">
        <w:r w:rsidR="006304E2">
          <w:rPr>
            <w:rFonts w:ascii="Times New Roman" w:hAnsi="Times New Roman" w:cs="Times New Roman"/>
          </w:rPr>
          <w:t xml:space="preserve">gene ontology terms </w:t>
        </w:r>
      </w:ins>
      <w:r w:rsidR="00B61F5D">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1,13)" }, "properties" : { "noteIndex" : 0 }, "schema" : "https://github.com/citation-style-language/schema/raw/master/csl-citation.json" }</w:instrText>
      </w:r>
      <w:r w:rsidR="00B61F5D">
        <w:rPr>
          <w:rFonts w:ascii="Times New Roman" w:hAnsi="Times New Roman" w:cs="Times New Roman"/>
        </w:rPr>
        <w:fldChar w:fldCharType="separate"/>
      </w:r>
      <w:r w:rsidR="00DA5F98" w:rsidRPr="00DA5F98">
        <w:rPr>
          <w:rFonts w:ascii="Times New Roman" w:hAnsi="Times New Roman" w:cs="Times New Roman"/>
          <w:noProof/>
        </w:rPr>
        <w:t>(11,13)</w:t>
      </w:r>
      <w:r w:rsidR="00B61F5D">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r w:rsidR="003C11D0">
        <w:rPr>
          <w:rFonts w:ascii="Times New Roman" w:hAnsi="Times New Roman" w:cs="Times New Roman"/>
        </w:rPr>
        <w:t>These included several categories specifically related to steroid biogenesis, indicating a novel alteration in sterol metabolism in acromegaly patients.  We</w:t>
      </w:r>
      <w:ins w:id="30" w:author="Dave Bridges" w:date="2013-11-17T09:51:00Z">
        <w:r w:rsidR="00496DC0">
          <w:rPr>
            <w:rFonts w:ascii="Times New Roman" w:hAnsi="Times New Roman" w:cs="Times New Roman"/>
          </w:rPr>
          <w:t xml:space="preserve"> also</w:t>
        </w:r>
      </w:ins>
      <w:r w:rsidR="003C11D0">
        <w:rPr>
          <w:rFonts w:ascii="Times New Roman" w:hAnsi="Times New Roman" w:cs="Times New Roman"/>
        </w:rPr>
        <w:t xml:space="preserve"> tested for enrichment of KEGG </w:t>
      </w:r>
      <w:del w:id="31" w:author="Dave Bridges" w:date="2013-11-17T10:00:00Z">
        <w:r w:rsidR="003C11D0" w:rsidDel="00DA5F98">
          <w:rPr>
            <w:rFonts w:ascii="Times New Roman" w:hAnsi="Times New Roman" w:cs="Times New Roman"/>
          </w:rPr>
          <w:delText xml:space="preserve">biochemical </w:delText>
        </w:r>
      </w:del>
      <w:r w:rsidR="003C11D0">
        <w:rPr>
          <w:rFonts w:ascii="Times New Roman" w:hAnsi="Times New Roman" w:cs="Times New Roman"/>
        </w:rPr>
        <w:t>pathways</w:t>
      </w:r>
      <w:del w:id="32" w:author="Dave Bridges" w:date="2013-11-17T09:51:00Z">
        <w:r w:rsidR="003C11D0" w:rsidDel="00496DC0">
          <w:rPr>
            <w:rFonts w:ascii="Times New Roman" w:hAnsi="Times New Roman" w:cs="Times New Roman"/>
          </w:rPr>
          <w:delText>, but no pathways were significantly altered in our data</w:delText>
        </w:r>
      </w:del>
      <w:ins w:id="33" w:author="Dave Bridges" w:date="2013-11-17T09:51:00Z">
        <w:r w:rsidR="00496DC0">
          <w:rPr>
            <w:rFonts w:ascii="Times New Roman" w:hAnsi="Times New Roman" w:cs="Times New Roman"/>
          </w:rPr>
          <w:t xml:space="preserve"> and found enrichment in </w:t>
        </w:r>
      </w:ins>
      <w:ins w:id="34" w:author="Dave Bridges" w:date="2013-11-17T10:00:00Z">
        <w:r w:rsidR="00DA5F98">
          <w:rPr>
            <w:rFonts w:ascii="Times New Roman" w:hAnsi="Times New Roman" w:cs="Times New Roman"/>
          </w:rPr>
          <w:t xml:space="preserve">genes involved in </w:t>
        </w:r>
      </w:ins>
      <w:ins w:id="35" w:author="Dave Bridges" w:date="2013-11-17T09:51:00Z">
        <w:r w:rsidR="00496DC0">
          <w:rPr>
            <w:rFonts w:ascii="Times New Roman" w:hAnsi="Times New Roman" w:cs="Times New Roman"/>
          </w:rPr>
          <w:t>TGF beta</w:t>
        </w:r>
      </w:ins>
      <w:ins w:id="36" w:author="Dave Bridges" w:date="2013-11-17T10:00:00Z">
        <w:r w:rsidR="00DA5F98">
          <w:rPr>
            <w:rFonts w:ascii="Times New Roman" w:hAnsi="Times New Roman" w:cs="Times New Roman"/>
          </w:rPr>
          <w:t xml:space="preserve"> signaling</w:t>
        </w:r>
      </w:ins>
      <w:ins w:id="37" w:author="Dave Bridges" w:date="2013-11-17T09:51:00Z">
        <w:r w:rsidR="00496DC0">
          <w:rPr>
            <w:rFonts w:ascii="Times New Roman" w:hAnsi="Times New Roman" w:cs="Times New Roman"/>
          </w:rPr>
          <w:t xml:space="preserve"> and prostate cancer </w:t>
        </w:r>
      </w:ins>
      <w:ins w:id="38" w:author="Dave Bridges" w:date="2013-11-17T10:00:00Z">
        <w:r w:rsidR="00DA5F98">
          <w:rPr>
            <w:rFonts w:ascii="Times New Roman" w:hAnsi="Times New Roman" w:cs="Times New Roman"/>
          </w:rPr>
          <w:t>(Table 2)</w:t>
        </w:r>
      </w:ins>
      <w:ins w:id="39" w:author="Dave Bridges" w:date="2013-11-17T09:53:00Z">
        <w:r w:rsidR="007964A2">
          <w:rPr>
            <w:rFonts w:ascii="Times New Roman" w:hAnsi="Times New Roman" w:cs="Times New Roman"/>
          </w:rPr>
          <w:t xml:space="preserve">.  The negative relationship between GH signaling and TGF beta signaling has been previously reported </w:t>
        </w:r>
      </w:ins>
      <w:ins w:id="40" w:author="Dave Bridges" w:date="2013-11-17T09:54:00Z">
        <w:r w:rsidR="007964A2">
          <w:rPr>
            <w:rFonts w:ascii="Times New Roman" w:hAnsi="Times New Roman" w:cs="Times New Roman"/>
          </w:rPr>
          <w:t xml:space="preserve">in </w:t>
        </w:r>
        <w:proofErr w:type="spellStart"/>
        <w:r w:rsidR="007964A2">
          <w:rPr>
            <w:rFonts w:ascii="Times New Roman" w:hAnsi="Times New Roman" w:cs="Times New Roman"/>
          </w:rPr>
          <w:t>cardiomyocytes</w:t>
        </w:r>
        <w:proofErr w:type="spellEnd"/>
        <w:r w:rsidR="007964A2">
          <w:rPr>
            <w:rFonts w:ascii="Times New Roman" w:hAnsi="Times New Roman" w:cs="Times New Roman"/>
          </w:rPr>
          <w:t xml:space="preserve"> </w:t>
        </w:r>
        <w:r w:rsidR="007964A2">
          <w:rPr>
            <w:rFonts w:ascii="Times New Roman" w:hAnsi="Times New Roman" w:cs="Times New Roman"/>
          </w:rPr>
          <w:fldChar w:fldCharType="begin" w:fldLock="1"/>
        </w:r>
      </w:ins>
      <w:r w:rsidR="00595EF5">
        <w:rPr>
          <w:rFonts w:ascii="Times New Roman" w:hAnsi="Times New Roman" w:cs="Times New Roman"/>
        </w:rPr>
        <w:instrText>ADDIN CSL_CITATION { "citationItems" : [ { "id" : "ITEM-1", "itemData" : { "DOI" : "10.1016/j.mce.2003.12.004", "ISSN" : "0303-7207", "PMID" : "15130518", "abstract" : "The aims of this study were to elucidate the molecular mechanism by which growth hormone (GH) excess is anti-fibrotic in vitro and in vivo model. The in vivo model GH excess showed a significant increase of relative wall thickness with no concomitant disturbance of cardiac diastolic function. Western blot for extracellular matrix (ECM) structural proteins showed minimal change in the GH treatment group, compared to an Angiotensin II (Ang II) subpressor dose group. In cultured cardiac fibroblasts, we investigated the abundance of ECM proteins, phosphorylation of p38 mitogen-activated protein kinase (MAPK), and transforming growth factor-beta (TGF-beta)-specific transcriptional activity. GH down-regulated the expression of PAI-1 and fibronectin proteins activated by TGF-beta. In reporter assays, GH, but not insulin-like growth factor-1 (IGF-1), reduced TGF-beta-specific transcriptional activity. Moreover, GH markedly down-regulated TGF-beta-induced phosphorylation of p38 MAPK. These results demonstrated that a chronic excess of GH have an anti-fibrotic effect on cardiac remodeling, probably through a down-regulation of TGF-beta signaling via de-phosphorylation of p38 MAPK.", "author" : [ { "dropping-particle" : "", "family" : "Imanishi", "given" : "Ryo", "non-dropping-particle" : "", "parse-names" : false, "suffix" : "" }, { "dropping-particle" : "", "family" : "Ashizawa", "given" : "Naoto", "non-dropping-particle" : "", "parse-names" : false, "suffix" : "" }, { "dropping-particle" : "", "family" : "Ohtsuru", "given" : "Akira", "non-dropping-particle" : "", "parse-names" : false, "suffix" : "" }, { "dropping-particle" : "", "family" : "Seto", "given" : "Shinji", "non-dropping-particle" : "", "parse-names" : false, "suffix" : "" }, { "dropping-particle" : "", "family" : "Akiyama-Uchida", "given" : "Yuri", "non-dropping-particle" : "", "parse-names" : false, "suffix" : "" }, { "dropping-particle" : "", "family" : "Kawano", "given" : "Hiroaki", "non-dropping-particle" : "", "parse-names" : false, "suffix" : "" }, { "dropping-particle" : "", "family" : "Kuroda", "given" : "Hiroaki", "non-dropping-particle" : "", "parse-names" : false, "suffix" : "" }, { "dropping-particle" : "", "family" : "Nakashima", "given" : "Masahiro", "non-dropping-particle" : "", "parse-names" : false, "suffix" : "" }, { "dropping-particle" : "", "family" : "Saenko", "given" : "Vladimir a", "non-dropping-particle" : "", "parse-names" : false, "suffix" : "" }, { "dropping-particle" : "", "family" : "Yamashita", "given" : "Shunichi", "non-dropping-particle" : "", "parse-names" : false, "suffix" : "" }, { "dropping-particle" : "", "family" : "Yano", "given" : "Katsusuke", "non-dropping-particle" : "", "parse-names" : false, "suffix" : "" } ], "container-title" : "Molecular and cellular endocrinology", "id" : "ITEM-1", "issue" : "1-2", "issued" : { "date-parts" : [ [ "2004", "4", "15" ] ] }, "page" : "137-46", "title" : "GH suppresses TGF-beta-mediated fibrosis and retains cardiac diastolic function.", "type" : "article-journal", "volume" : "218" }, "uris" : [ "http://www.mendeley.com/documents/?uuid=c8a3c3ca-c56b-4037-8800-df6ff2a70fe4" ] } ], "mendeley" : { "previouslyFormattedCitation" : "(14)" }, "properties" : { "noteIndex" : 0 }, "schema" : "https://github.com/citation-style-language/schema/raw/master/csl-citation.json" }</w:instrText>
      </w:r>
      <w:r w:rsidR="007964A2">
        <w:rPr>
          <w:rFonts w:ascii="Times New Roman" w:hAnsi="Times New Roman" w:cs="Times New Roman"/>
        </w:rPr>
        <w:fldChar w:fldCharType="separate"/>
      </w:r>
      <w:r w:rsidR="00DA5F98" w:rsidRPr="00DA5F98">
        <w:rPr>
          <w:rFonts w:ascii="Times New Roman" w:hAnsi="Times New Roman" w:cs="Times New Roman"/>
          <w:noProof/>
        </w:rPr>
        <w:t>(14)</w:t>
      </w:r>
      <w:ins w:id="41" w:author="Dave Bridges" w:date="2013-11-17T09:54:00Z">
        <w:r w:rsidR="007964A2">
          <w:rPr>
            <w:rFonts w:ascii="Times New Roman" w:hAnsi="Times New Roman" w:cs="Times New Roman"/>
          </w:rPr>
          <w:fldChar w:fldCharType="end"/>
        </w:r>
      </w:ins>
      <w:ins w:id="42" w:author="Dave Bridges" w:date="2013-11-17T09:56:00Z">
        <w:r w:rsidR="007964A2">
          <w:rPr>
            <w:rFonts w:ascii="Times New Roman" w:hAnsi="Times New Roman" w:cs="Times New Roman"/>
          </w:rPr>
          <w:t xml:space="preserve">, as has the increased incidence </w:t>
        </w:r>
      </w:ins>
      <w:ins w:id="43" w:author="Dave Bridges" w:date="2013-11-17T10:02:00Z">
        <w:r w:rsidR="00DA5F98">
          <w:rPr>
            <w:rFonts w:ascii="Times New Roman" w:hAnsi="Times New Roman" w:cs="Times New Roman"/>
          </w:rPr>
          <w:t>some</w:t>
        </w:r>
      </w:ins>
      <w:ins w:id="44" w:author="Dave Bridges" w:date="2013-11-17T09:56:00Z">
        <w:r w:rsidR="00DA5F98">
          <w:rPr>
            <w:rFonts w:ascii="Times New Roman" w:hAnsi="Times New Roman" w:cs="Times New Roman"/>
          </w:rPr>
          <w:t xml:space="preserve"> cancer</w:t>
        </w:r>
      </w:ins>
      <w:ins w:id="45" w:author="Dave Bridges" w:date="2013-11-17T10:02:00Z">
        <w:r w:rsidR="00DA5F98">
          <w:rPr>
            <w:rFonts w:ascii="Times New Roman" w:hAnsi="Times New Roman" w:cs="Times New Roman"/>
          </w:rPr>
          <w:t>s, including prostate</w:t>
        </w:r>
      </w:ins>
      <w:ins w:id="46" w:author="Dave Bridges" w:date="2013-11-17T10:03:00Z">
        <w:r w:rsidR="00595EF5">
          <w:rPr>
            <w:rFonts w:ascii="Times New Roman" w:hAnsi="Times New Roman" w:cs="Times New Roman"/>
          </w:rPr>
          <w:t xml:space="preserve"> cancer</w:t>
        </w:r>
      </w:ins>
      <w:ins w:id="47" w:author="Dave Bridges" w:date="2013-11-17T10:02:00Z">
        <w:r w:rsidR="00595EF5">
          <w:rPr>
            <w:rFonts w:ascii="Times New Roman" w:hAnsi="Times New Roman" w:cs="Times New Roman"/>
          </w:rPr>
          <w:t xml:space="preserve">, </w:t>
        </w:r>
      </w:ins>
      <w:ins w:id="48" w:author="Dave Bridges" w:date="2013-11-17T09:56:00Z">
        <w:r w:rsidR="007964A2">
          <w:rPr>
            <w:rFonts w:ascii="Times New Roman" w:hAnsi="Times New Roman" w:cs="Times New Roman"/>
          </w:rPr>
          <w:t>and acromegaly</w:t>
        </w:r>
      </w:ins>
      <w:ins w:id="49" w:author="Dave Bridges" w:date="2013-11-17T10:03:00Z">
        <w:r w:rsidR="00595EF5">
          <w:rPr>
            <w:rFonts w:ascii="Times New Roman" w:hAnsi="Times New Roman" w:cs="Times New Roman"/>
          </w:rPr>
          <w:t xml:space="preserve"> (reviewed in </w:t>
        </w:r>
      </w:ins>
      <w:ins w:id="50" w:author="Dave Bridges" w:date="2013-11-17T10:04:00Z">
        <w:r w:rsidR="00595EF5">
          <w:rPr>
            <w:rFonts w:ascii="Times New Roman" w:hAnsi="Times New Roman" w:cs="Times New Roman"/>
          </w:rPr>
          <w:fldChar w:fldCharType="begin" w:fldLock="1"/>
        </w:r>
      </w:ins>
      <w:r w:rsidR="00595EF5">
        <w:rPr>
          <w:rFonts w:ascii="Times New Roman" w:hAnsi="Times New Roman" w:cs="Times New Roman"/>
        </w:rPr>
        <w:instrText>ADDIN CSL_CITATION { "citationItems" : [ { "id" : "ITEM-1", "itemData" : { "author" : [ { "dropping-particle" : "", "family" : "Jenkins", "given" : "Paul J", "non-dropping-particle" : "", "parse-names" : false, "suffix" : "" }, { "dropping-particle" : "", "family" : "Besser", "given" : "Michael", "non-dropping-particle" : "", "parse-names" : false, "suffix" : "" } ], "id" : "ITEM-1", "issue" : "7", "issued" : { "date-parts" : [ [ "2001" ] ] }, "page" : "2935-2941", "title" : "Acromegaly and Cancer : A Problem", "type" : "article-journal", "volume" : "86" }, "uris" : [ "http://www.mendeley.com/documents/?uuid=0fdfdb8e-e175-45aa-a704-bd5cc6abc6c1" ] } ], "mendeley" : { "previouslyFormattedCitation" : "(15)" }, "properties" : { "noteIndex" : 0 }, "schema" : "https://github.com/citation-style-language/schema/raw/master/csl-citation.json" }</w:instrText>
      </w:r>
      <w:r w:rsidR="00595EF5">
        <w:rPr>
          <w:rFonts w:ascii="Times New Roman" w:hAnsi="Times New Roman" w:cs="Times New Roman"/>
        </w:rPr>
        <w:fldChar w:fldCharType="separate"/>
      </w:r>
      <w:r w:rsidR="00595EF5" w:rsidRPr="00595EF5">
        <w:rPr>
          <w:rFonts w:ascii="Times New Roman" w:hAnsi="Times New Roman" w:cs="Times New Roman"/>
          <w:noProof/>
        </w:rPr>
        <w:t>(15)</w:t>
      </w:r>
      <w:ins w:id="51" w:author="Dave Bridges" w:date="2013-11-17T10:04:00Z">
        <w:r w:rsidR="00595EF5">
          <w:rPr>
            <w:rFonts w:ascii="Times New Roman" w:hAnsi="Times New Roman" w:cs="Times New Roman"/>
          </w:rPr>
          <w:fldChar w:fldCharType="end"/>
        </w:r>
        <w:r w:rsidR="00595EF5">
          <w:rPr>
            <w:rFonts w:ascii="Times New Roman" w:hAnsi="Times New Roman" w:cs="Times New Roman"/>
          </w:rPr>
          <w:t>)</w:t>
        </w:r>
      </w:ins>
      <w:r w:rsidR="003C11D0">
        <w:rPr>
          <w:rFonts w:ascii="Times New Roman" w:hAnsi="Times New Roman" w:cs="Times New Roman"/>
        </w:rPr>
        <w:t>.</w:t>
      </w:r>
    </w:p>
    <w:p w14:paraId="3FC700A2" w14:textId="1EA4AEA7" w:rsidR="00E07A5A" w:rsidRPr="00E07A5A" w:rsidRDefault="0095760D" w:rsidP="00E07A5A">
      <w:pPr>
        <w:bidi w:val="0"/>
        <w:spacing w:line="480" w:lineRule="auto"/>
        <w:rPr>
          <w:rFonts w:ascii="Times New Roman" w:hAnsi="Times New Roman" w:cs="Times New Roman"/>
          <w:i/>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792160">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hAnsi="Times New Roman" w:cs="Times New Roman"/>
        </w:rPr>
        <w:fldChar w:fldCharType="separate"/>
      </w:r>
      <w:r w:rsidR="00F93EC6" w:rsidRPr="00F93EC6">
        <w:rPr>
          <w:rFonts w:ascii="Times New Roman" w:hAnsi="Times New Roman" w:cs="Times New Roman"/>
          <w:noProof/>
        </w:rPr>
        <w:t>(8)</w:t>
      </w:r>
      <w:r w:rsidR="00792160">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del w:id="52" w:author="Dave Bridges" w:date="2013-11-17T11:40:00Z">
        <w:r w:rsidR="00E07A5A" w:rsidDel="00526587">
          <w:rPr>
            <w:rFonts w:ascii="Times New Roman" w:hAnsi="Times New Roman" w:cs="Times New Roman"/>
          </w:rPr>
          <w:delText xml:space="preserve">157 </w:delText>
        </w:r>
      </w:del>
      <w:ins w:id="53" w:author="Dave Bridges" w:date="2013-11-17T11:40:00Z">
        <w:r w:rsidR="00526587">
          <w:rPr>
            <w:rFonts w:ascii="Times New Roman" w:hAnsi="Times New Roman" w:cs="Times New Roman"/>
          </w:rPr>
          <w:t xml:space="preserve">103 </w:t>
        </w:r>
      </w:ins>
      <w:r w:rsidRPr="00FA58EC">
        <w:rPr>
          <w:rFonts w:ascii="Times New Roman" w:hAnsi="Times New Roman" w:cs="Times New Roman"/>
        </w:rPr>
        <w:t xml:space="preserve">genes </w:t>
      </w:r>
      <w:r w:rsidRPr="00FA58EC">
        <w:rPr>
          <w:rFonts w:ascii="Times New Roman" w:hAnsi="Times New Roman" w:cs="Times New Roman"/>
        </w:rPr>
        <w:lastRenderedPageBreak/>
        <w:t xml:space="preserve">identified in our acromegaly analysis, </w:t>
      </w:r>
      <w:del w:id="54" w:author="Dave Bridges" w:date="2013-11-17T11:41:00Z">
        <w:r w:rsidR="00E07A5A" w:rsidDel="00526587">
          <w:rPr>
            <w:rFonts w:ascii="Times New Roman" w:hAnsi="Times New Roman" w:cs="Times New Roman"/>
          </w:rPr>
          <w:delText>55</w:delText>
        </w:r>
        <w:r w:rsidRPr="00FA58EC" w:rsidDel="00526587">
          <w:rPr>
            <w:rFonts w:ascii="Times New Roman" w:hAnsi="Times New Roman" w:cs="Times New Roman"/>
          </w:rPr>
          <w:delText xml:space="preserve"> </w:delText>
        </w:r>
      </w:del>
      <w:ins w:id="55" w:author="Dave Bridges" w:date="2013-11-17T11:41:00Z">
        <w:r w:rsidR="00526587">
          <w:rPr>
            <w:rFonts w:ascii="Times New Roman" w:hAnsi="Times New Roman" w:cs="Times New Roman"/>
          </w:rPr>
          <w:t>34</w:t>
        </w:r>
        <w:r w:rsidR="00526587" w:rsidRPr="00FA58EC">
          <w:rPr>
            <w:rFonts w:ascii="Times New Roman" w:hAnsi="Times New Roman" w:cs="Times New Roman"/>
          </w:rPr>
          <w:t xml:space="preserve"> </w:t>
        </w:r>
      </w:ins>
      <w:r w:rsidRPr="00FA58EC">
        <w:rPr>
          <w:rFonts w:ascii="Times New Roman" w:hAnsi="Times New Roman" w:cs="Times New Roman"/>
        </w:rPr>
        <w:t xml:space="preserve">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del w:id="56" w:author="Dave Bridges" w:date="2013-11-17T11:41:00Z">
        <w:r w:rsidR="00E07A5A" w:rsidDel="00526587">
          <w:rPr>
            <w:rFonts w:ascii="Times New Roman" w:hAnsi="Times New Roman" w:cs="Times New Roman"/>
          </w:rPr>
          <w:delText>72</w:delText>
        </w:r>
        <w:r w:rsidRPr="00FA58EC" w:rsidDel="00526587">
          <w:rPr>
            <w:rFonts w:ascii="Times New Roman" w:hAnsi="Times New Roman" w:cs="Times New Roman"/>
          </w:rPr>
          <w:delText xml:space="preserve"> </w:delText>
        </w:r>
      </w:del>
      <w:ins w:id="57" w:author="Dave Bridges" w:date="2013-11-17T11:41:00Z">
        <w:r w:rsidR="00526587">
          <w:rPr>
            <w:rFonts w:ascii="Times New Roman" w:hAnsi="Times New Roman" w:cs="Times New Roman"/>
          </w:rPr>
          <w:t>48</w:t>
        </w:r>
        <w:r w:rsidR="00526587" w:rsidRPr="00FA58EC">
          <w:rPr>
            <w:rFonts w:ascii="Times New Roman" w:hAnsi="Times New Roman" w:cs="Times New Roman"/>
          </w:rPr>
          <w:t xml:space="preserve"> </w:t>
        </w:r>
      </w:ins>
      <w:r w:rsidRPr="00FA58EC">
        <w:rPr>
          <w:rFonts w:ascii="Times New Roman" w:hAnsi="Times New Roman" w:cs="Times New Roman"/>
        </w:rPr>
        <w:t xml:space="preserve">probes in that 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r w:rsidR="00E07A5A" w:rsidRPr="00E07A5A">
        <w:rPr>
          <w:rFonts w:ascii="Times New Roman" w:hAnsi="Times New Roman" w:cs="Times New Roman"/>
          <w:i/>
        </w:rPr>
        <w:t>Fmo1, Phldb2, Igsf10, Ccng1, I</w:t>
      </w:r>
      <w:r w:rsidR="00E07A5A">
        <w:rPr>
          <w:rFonts w:ascii="Times New Roman" w:hAnsi="Times New Roman" w:cs="Times New Roman"/>
          <w:i/>
        </w:rPr>
        <w:t xml:space="preserve">gfbp3, Igf1, Scd2, Scp2, Ptger3 </w:t>
      </w:r>
      <w:proofErr w:type="gramStart"/>
      <w:r w:rsidR="00E07A5A">
        <w:rPr>
          <w:rFonts w:ascii="Times New Roman" w:hAnsi="Times New Roman" w:cs="Times New Roman"/>
          <w:i/>
        </w:rPr>
        <w:t xml:space="preserve">and </w:t>
      </w:r>
      <w:r w:rsidR="00E07A5A" w:rsidRPr="00E07A5A">
        <w:rPr>
          <w:rFonts w:ascii="Times New Roman" w:hAnsi="Times New Roman" w:cs="Times New Roman"/>
          <w:i/>
        </w:rPr>
        <w:t xml:space="preserve"> Capn6</w:t>
      </w:r>
      <w:proofErr w:type="gramEnd"/>
    </w:p>
    <w:p w14:paraId="7AC23790" w14:textId="77777777" w:rsidR="00553058" w:rsidRPr="00FA58EC" w:rsidRDefault="00553058" w:rsidP="00E07A5A">
      <w:pPr>
        <w:bidi w:val="0"/>
        <w:spacing w:line="480" w:lineRule="auto"/>
        <w:rPr>
          <w:rFonts w:ascii="Times New Roman" w:hAnsi="Times New Roman" w:cs="Times New Roman"/>
        </w:rPr>
      </w:pPr>
    </w:p>
    <w:p w14:paraId="7B94F7E6" w14:textId="5006833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1CF73D79" w14:textId="5A57E6EC"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w:t>
      </w:r>
      <w:proofErr w:type="gramStart"/>
      <w:r w:rsidR="00180066" w:rsidRPr="00FA58EC">
        <w:rPr>
          <w:rFonts w:ascii="Times New Roman" w:hAnsi="Times New Roman" w:cs="Times New Roman"/>
        </w:rPr>
        <w:t>..</w:t>
      </w:r>
      <w:proofErr w:type="gramEnd"/>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9E7F7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9E7F7F">
        <w:rPr>
          <w:rFonts w:ascii="Times New Roman" w:hAnsi="Times New Roman" w:cs="Times New Roman"/>
        </w:rPr>
        <w:fldChar w:fldCharType="separate"/>
      </w:r>
      <w:r w:rsidR="00DA5F98" w:rsidRPr="00DA5F98">
        <w:rPr>
          <w:rFonts w:ascii="Times New Roman" w:hAnsi="Times New Roman" w:cs="Times New Roman"/>
          <w:noProof/>
        </w:rPr>
        <w:t>(16)</w:t>
      </w:r>
      <w:r w:rsidR="009E7F7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53FE1BCE" w14:textId="57D8AB76"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E33F5D" w:rsidRPr="00FA58EC">
        <w:rPr>
          <w:rFonts w:ascii="Times New Roman" w:hAnsi="Times New Roman" w:cs="Times New Roman"/>
        </w:rPr>
        <w:t>a</w:t>
      </w:r>
      <w:r w:rsidR="00452343" w:rsidRPr="00FA58EC">
        <w:rPr>
          <w:rFonts w:ascii="Times New Roman" w:hAnsi="Times New Roman" w:cs="Times New Roman"/>
        </w:rPr>
        <w:t xml:space="preserve">n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acromegaly 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0D4F49">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0D4F49">
        <w:rPr>
          <w:rFonts w:ascii="Times New Roman" w:hAnsi="Times New Roman" w:cs="Times New Roman"/>
        </w:rPr>
        <w:fldChar w:fldCharType="separate"/>
      </w:r>
      <w:r w:rsidR="00DA5F98" w:rsidRPr="00DA5F98">
        <w:rPr>
          <w:rFonts w:ascii="Times New Roman" w:hAnsi="Times New Roman" w:cs="Times New Roman"/>
          <w:noProof/>
        </w:rPr>
        <w:t>(17)</w:t>
      </w:r>
      <w:r w:rsidR="000D4F49">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del w:id="58" w:author="Dave Bridges" w:date="2013-11-17T11:53:00Z">
        <w:r w:rsidR="00E15EFD" w:rsidRPr="00FA58EC" w:rsidDel="005C5826">
          <w:rPr>
            <w:rFonts w:ascii="Times New Roman" w:hAnsi="Times New Roman" w:cs="Times New Roman"/>
          </w:rPr>
          <w:delText xml:space="preserve">that </w:delText>
        </w:r>
        <w:r w:rsidR="003E14E7" w:rsidDel="005C5826">
          <w:rPr>
            <w:rFonts w:ascii="Times New Roman" w:hAnsi="Times New Roman" w:cs="Times New Roman"/>
          </w:rPr>
          <w:delText xml:space="preserve">in each acromegaly patient, </w:delText>
        </w:r>
      </w:del>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del w:id="59" w:author="Dave Bridges" w:date="2013-11-17T11:53:00Z">
        <w:r w:rsidR="004F573F" w:rsidRPr="00FA58EC" w:rsidDel="00081261">
          <w:rPr>
            <w:rFonts w:ascii="Times New Roman" w:hAnsi="Times New Roman" w:cs="Times New Roman"/>
          </w:rPr>
          <w:delText>under these condition</w:delText>
        </w:r>
        <w:r w:rsidR="00E15EFD" w:rsidRPr="00FA58EC" w:rsidDel="00081261">
          <w:rPr>
            <w:rFonts w:ascii="Times New Roman" w:hAnsi="Times New Roman" w:cs="Times New Roman"/>
          </w:rPr>
          <w:delText>s</w:delText>
        </w:r>
      </w:del>
      <w:ins w:id="60" w:author="Dave Bridges" w:date="2013-11-17T11:53:00Z">
        <w:r w:rsidR="00081261">
          <w:rPr>
            <w:rFonts w:ascii="Times New Roman" w:hAnsi="Times New Roman" w:cs="Times New Roman"/>
          </w:rPr>
          <w:t xml:space="preserve">in </w:t>
        </w:r>
        <w:proofErr w:type="spellStart"/>
        <w:r w:rsidR="00081261">
          <w:rPr>
            <w:rFonts w:ascii="Times New Roman" w:hAnsi="Times New Roman" w:cs="Times New Roman"/>
          </w:rPr>
          <w:t>acromegalic</w:t>
        </w:r>
        <w:proofErr w:type="spellEnd"/>
        <w:r w:rsidR="00081261">
          <w:rPr>
            <w:rFonts w:ascii="Times New Roman" w:hAnsi="Times New Roman" w:cs="Times New Roman"/>
          </w:rPr>
          <w:t xml:space="preserve"> subjects</w:t>
        </w:r>
      </w:ins>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567D874D" w14:textId="77777777" w:rsidR="00EF2FE1" w:rsidRPr="00FA58EC" w:rsidRDefault="00EF2FE1" w:rsidP="004973A7">
      <w:pPr>
        <w:bidi w:val="0"/>
        <w:spacing w:line="480" w:lineRule="auto"/>
        <w:rPr>
          <w:rFonts w:ascii="Times New Roman" w:hAnsi="Times New Roman" w:cs="Times New Roman"/>
          <w:b/>
          <w:bCs/>
        </w:rPr>
      </w:pPr>
      <w:r w:rsidRPr="00FA58EC">
        <w:rPr>
          <w:rFonts w:ascii="Times New Roman" w:hAnsi="Times New Roman" w:cs="Times New Roman"/>
          <w:b/>
          <w:bCs/>
        </w:rPr>
        <w:t xml:space="preserve">Negative regulators of GH signaling are </w:t>
      </w:r>
      <w:proofErr w:type="spellStart"/>
      <w:r w:rsidRPr="00FA58EC">
        <w:rPr>
          <w:rFonts w:ascii="Times New Roman" w:hAnsi="Times New Roman" w:cs="Times New Roman"/>
          <w:b/>
          <w:bCs/>
        </w:rPr>
        <w:t>upregulated</w:t>
      </w:r>
      <w:proofErr w:type="spellEnd"/>
      <w:r w:rsidRPr="00FA58EC">
        <w:rPr>
          <w:rFonts w:ascii="Times New Roman" w:hAnsi="Times New Roman" w:cs="Times New Roman"/>
          <w:b/>
          <w:bCs/>
        </w:rPr>
        <w:t xml:space="preserve"> in acromegaly patients</w:t>
      </w:r>
    </w:p>
    <w:p w14:paraId="28BC6A2B" w14:textId="18C1D4FA" w:rsidR="00EF2FE1" w:rsidRPr="00FA58EC" w:rsidRDefault="00EF2FE1" w:rsidP="008F157A">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w:t>
      </w:r>
      <w:proofErr w:type="spellStart"/>
      <w:r w:rsidRPr="00FA58EC">
        <w:rPr>
          <w:rFonts w:ascii="Times New Roman" w:hAnsi="Times New Roman" w:cs="Times New Roman"/>
        </w:rPr>
        <w:t>downregulating</w:t>
      </w:r>
      <w:proofErr w:type="spellEnd"/>
      <w:r w:rsidRPr="00FA58EC">
        <w:rPr>
          <w:rFonts w:ascii="Times New Roman" w:hAnsi="Times New Roman" w:cs="Times New Roman"/>
        </w:rPr>
        <w:t xml:space="preserve"> GH signaling, are </w:t>
      </w:r>
      <w:proofErr w:type="spellStart"/>
      <w:r w:rsidRPr="00FA58EC">
        <w:rPr>
          <w:rFonts w:ascii="Times New Roman" w:hAnsi="Times New Roman" w:cs="Times New Roman"/>
        </w:rPr>
        <w:t>upregulated</w:t>
      </w:r>
      <w:proofErr w:type="spellEnd"/>
      <w:r w:rsidRPr="00FA58EC">
        <w:rPr>
          <w:rFonts w:ascii="Times New Roman" w:hAnsi="Times New Roman" w:cs="Times New Roman"/>
        </w:rPr>
        <w:t xml:space="preserve">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00A06F34">
        <w:rPr>
          <w:rFonts w:ascii="Times New Roman" w:hAnsi="Times New Roman" w:cs="Times New Roman"/>
        </w:rPr>
        <w:t>-E</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8)" }, "properties" : { "noteIndex" : 0 }, "schema" : "https://github.com/citation-style-language/schema/raw/master/csl-citation.json" }</w:instrText>
      </w:r>
      <w:r w:rsidR="00B171DF">
        <w:rPr>
          <w:rFonts w:ascii="Times New Roman" w:hAnsi="Times New Roman" w:cs="Times New Roman"/>
        </w:rPr>
        <w:fldChar w:fldCharType="separate"/>
      </w:r>
      <w:r w:rsidR="00DA5F98" w:rsidRPr="00DA5F98">
        <w:rPr>
          <w:rFonts w:ascii="Times New Roman" w:hAnsi="Times New Roman" w:cs="Times New Roman"/>
          <w:noProof/>
        </w:rPr>
        <w:t>(18)</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B171DF">
        <w:rPr>
          <w:rFonts w:ascii="Times New Roman" w:hAnsi="Times New Roman" w:cs="Times New Roman"/>
        </w:rPr>
        <w:fldChar w:fldCharType="separate"/>
      </w:r>
      <w:r w:rsidR="00DA5F98" w:rsidRPr="00DA5F98">
        <w:rPr>
          <w:rFonts w:ascii="Times New Roman" w:hAnsi="Times New Roman" w:cs="Times New Roman"/>
          <w:noProof/>
        </w:rPr>
        <w:t>(16)</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7B2B72">
        <w:rPr>
          <w:rFonts w:ascii="Times New Roman" w:hAnsi="Times New Roman" w:cs="Times New Roman"/>
        </w:rPr>
        <w:t xml:space="preserve">The induction in adipose tissue has not been </w:t>
      </w:r>
      <w:r w:rsidR="007B2B72">
        <w:rPr>
          <w:rFonts w:ascii="Times New Roman" w:hAnsi="Times New Roman" w:cs="Times New Roman"/>
        </w:rPr>
        <w:lastRenderedPageBreak/>
        <w:t xml:space="preserve">described </w:t>
      </w:r>
      <w:r w:rsidR="00A35323">
        <w:rPr>
          <w:rFonts w:ascii="Times New Roman" w:hAnsi="Times New Roman" w:cs="Times New Roman"/>
        </w:rPr>
        <w:t>previously</w:t>
      </w:r>
      <w:r w:rsidRPr="00FA58EC">
        <w:rPr>
          <w:rFonts w:ascii="Times New Roman" w:hAnsi="Times New Roman" w:cs="Times New Roman"/>
        </w:rPr>
        <w:t xml:space="preserve">. </w:t>
      </w:r>
      <w:r w:rsidR="0083511B" w:rsidRPr="00FA58EC">
        <w:rPr>
          <w:rFonts w:ascii="Times New Roman" w:hAnsi="Times New Roman" w:cs="Times New Roman"/>
        </w:rPr>
        <w:t xml:space="preserve">  These genes </w:t>
      </w:r>
      <w:del w:id="61" w:author="Dave Bridges" w:date="2013-11-17T11:58:00Z">
        <w:r w:rsidR="003E14E7" w:rsidDel="00740DB2">
          <w:rPr>
            <w:rFonts w:ascii="Times New Roman" w:hAnsi="Times New Roman" w:cs="Times New Roman"/>
          </w:rPr>
          <w:delText>may</w:delText>
        </w:r>
        <w:r w:rsidR="003E14E7" w:rsidRPr="00FA58EC" w:rsidDel="00740DB2">
          <w:rPr>
            <w:rFonts w:ascii="Times New Roman" w:hAnsi="Times New Roman" w:cs="Times New Roman"/>
          </w:rPr>
          <w:delText xml:space="preserve"> </w:delText>
        </w:r>
      </w:del>
      <w:ins w:id="62" w:author="Dave Bridges" w:date="2013-11-17T11:58:00Z">
        <w:r w:rsidR="00740DB2">
          <w:rPr>
            <w:rFonts w:ascii="Times New Roman" w:hAnsi="Times New Roman" w:cs="Times New Roman"/>
          </w:rPr>
          <w:t>likely</w:t>
        </w:r>
        <w:r w:rsidR="00740DB2" w:rsidRPr="00FA58EC">
          <w:rPr>
            <w:rFonts w:ascii="Times New Roman" w:hAnsi="Times New Roman" w:cs="Times New Roman"/>
          </w:rPr>
          <w:t xml:space="preserve"> </w:t>
        </w:r>
      </w:ins>
      <w:r w:rsidR="0083511B" w:rsidRPr="00FA58EC">
        <w:rPr>
          <w:rFonts w:ascii="Times New Roman" w:hAnsi="Times New Roman" w:cs="Times New Roman"/>
        </w:rPr>
        <w:t xml:space="preserve">reflect </w:t>
      </w:r>
      <w:r w:rsidR="003E14E7">
        <w:rPr>
          <w:rFonts w:ascii="Times New Roman" w:hAnsi="Times New Roman" w:cs="Times New Roman"/>
        </w:rPr>
        <w:t>activation</w:t>
      </w:r>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79F59F5F" w14:textId="5B31C91C" w:rsidR="00EF2FE1" w:rsidRPr="00FA58EC" w:rsidRDefault="00D27D4A" w:rsidP="008F157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9)" }, "properties" : { "noteIndex" : 0 }, "schema" : "https://github.com/citation-style-language/schema/raw/master/csl-citation.json" }</w:instrText>
      </w:r>
      <w:r w:rsidR="00B171DF">
        <w:rPr>
          <w:rFonts w:ascii="Times New Roman" w:hAnsi="Times New Roman" w:cs="Times New Roman"/>
        </w:rPr>
        <w:fldChar w:fldCharType="separate"/>
      </w:r>
      <w:r w:rsidR="00DA5F98" w:rsidRPr="00DA5F98">
        <w:rPr>
          <w:rFonts w:ascii="Times New Roman" w:hAnsi="Times New Roman" w:cs="Times New Roman"/>
          <w:noProof/>
        </w:rPr>
        <w:t>(19)</w:t>
      </w:r>
      <w:r w:rsidR="00B171D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B171DF">
        <w:rPr>
          <w:rFonts w:ascii="Times New Roman" w:hAnsi="Times New Roman" w:cs="Times New Roman"/>
        </w:rPr>
        <w:fldChar w:fldCharType="separate"/>
      </w:r>
      <w:r w:rsidR="00DA5F98" w:rsidRPr="00DA5F98">
        <w:rPr>
          <w:rFonts w:ascii="Times New Roman" w:hAnsi="Times New Roman" w:cs="Times New Roman"/>
          <w:noProof/>
        </w:rPr>
        <w:t>(20)</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B171DF">
        <w:rPr>
          <w:rFonts w:ascii="Times New Roman" w:hAnsi="Times New Roman" w:cs="Times New Roman"/>
        </w:rPr>
        <w:fldChar w:fldCharType="separate"/>
      </w:r>
      <w:r w:rsidR="00DA5F98" w:rsidRPr="00DA5F98">
        <w:rPr>
          <w:rFonts w:ascii="Times New Roman" w:hAnsi="Times New Roman" w:cs="Times New Roman"/>
          <w:noProof/>
        </w:rPr>
        <w:t>(20)</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77B978F6"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21627918" w14:textId="7C6E8D07" w:rsidR="00615633" w:rsidRPr="00FA58EC" w:rsidRDefault="00707D74" w:rsidP="00CD5F74">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G</w:t>
      </w:r>
      <w:r w:rsidR="0036695B">
        <w:rPr>
          <w:rFonts w:ascii="Times New Roman" w:hAnsi="Times New Roman" w:cs="Times New Roman"/>
        </w:rPr>
        <w:t xml:space="preserve"> (</w:t>
      </w:r>
      <w:r w:rsidR="00724271">
        <w:rPr>
          <w:rFonts w:ascii="Times New Roman" w:hAnsi="Times New Roman" w:cs="Times New Roman"/>
          <w:i/>
        </w:rPr>
        <w:t>CCNG1</w:t>
      </w:r>
      <w:r w:rsidR="0036695B">
        <w:rPr>
          <w:rFonts w:ascii="Times New Roman" w:hAnsi="Times New Roman" w:cs="Times New Roman"/>
          <w:i/>
        </w:rPr>
        <w:t>)</w:t>
      </w:r>
      <w:r w:rsidR="00615633" w:rsidRPr="00FA58EC">
        <w:rPr>
          <w:rFonts w:ascii="Times New Roman" w:hAnsi="Times New Roman" w:cs="Times New Roman"/>
        </w:rPr>
        <w:t xml:space="preserve">, which is important for DNA repair, </w:t>
      </w:r>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t>
      </w:r>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615633" w:rsidRPr="00FA58EC">
        <w:rPr>
          <w:rFonts w:ascii="Times New Roman" w:hAnsi="Times New Roman" w:cs="Times New Roman"/>
          <w:i/>
        </w:rPr>
        <w:t>ORC2</w:t>
      </w:r>
      <w:r w:rsidR="00615633" w:rsidRPr="00FA58EC">
        <w:rPr>
          <w:rFonts w:ascii="Times New Roman" w:hAnsi="Times New Roman" w:cs="Times New Roman"/>
        </w:rPr>
        <w:t xml:space="preserve"> (</w:t>
      </w:r>
      <w:r w:rsidR="00615633" w:rsidRPr="00FA58EC">
        <w:rPr>
          <w:rFonts w:ascii="Times New Roman" w:hAnsi="Times New Roman" w:cs="Times New Roman"/>
          <w:color w:val="000000"/>
          <w:shd w:val="clear" w:color="auto" w:fill="FFFFFF"/>
        </w:rPr>
        <w:t>origin recognition complex, subunit 2)</w:t>
      </w:r>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proofErr w:type="gramStart"/>
      <w:r w:rsidR="00D90690">
        <w:rPr>
          <w:rFonts w:ascii="Times New Roman" w:hAnsi="Times New Roman" w:cs="Times New Roman"/>
        </w:rPr>
        <w:t>.</w:t>
      </w:r>
      <w:r w:rsidR="000268FA" w:rsidRPr="00FA58EC">
        <w:rPr>
          <w:rFonts w:ascii="Times New Roman" w:hAnsi="Times New Roman" w:cs="Times New Roman"/>
        </w:rPr>
        <w:t>.</w:t>
      </w:r>
      <w:proofErr w:type="gramEnd"/>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repressed apoptosis in response to GH. </w:t>
      </w:r>
    </w:p>
    <w:p w14:paraId="59CC4DC8" w14:textId="3B5A06B0" w:rsidR="00D359B4" w:rsidRPr="00FA58EC" w:rsidDel="00CD3CC7" w:rsidRDefault="00E33F5D" w:rsidP="00CD5F74">
      <w:pPr>
        <w:bidi w:val="0"/>
        <w:spacing w:line="480" w:lineRule="auto"/>
        <w:rPr>
          <w:del w:id="63" w:author="Dave Bridges" w:date="2013-11-17T12:38:00Z"/>
          <w:rFonts w:ascii="Times New Roman" w:hAnsi="Times New Roman" w:cs="Times New Roman"/>
          <w:b/>
          <w:bCs/>
        </w:rPr>
      </w:pPr>
      <w:del w:id="64" w:author="Dave Bridges" w:date="2013-11-17T12:38:00Z">
        <w:r w:rsidRPr="00FA58EC" w:rsidDel="00CD3CC7">
          <w:rPr>
            <w:rFonts w:ascii="Times New Roman" w:hAnsi="Times New Roman" w:cs="Times New Roman"/>
            <w:b/>
            <w:bCs/>
          </w:rPr>
          <w:delText xml:space="preserve">Transcripts </w:delText>
        </w:r>
        <w:r w:rsidR="00424825" w:rsidDel="00CD3CC7">
          <w:rPr>
            <w:rFonts w:ascii="Times New Roman" w:hAnsi="Times New Roman" w:cs="Times New Roman"/>
            <w:b/>
            <w:bCs/>
          </w:rPr>
          <w:delText>altered</w:delText>
        </w:r>
        <w:r w:rsidR="00424825" w:rsidRPr="00FA58EC" w:rsidDel="00CD3CC7">
          <w:rPr>
            <w:rFonts w:ascii="Times New Roman" w:hAnsi="Times New Roman" w:cs="Times New Roman"/>
            <w:b/>
            <w:bCs/>
          </w:rPr>
          <w:delText xml:space="preserve"> </w:delText>
        </w:r>
        <w:r w:rsidR="002A045B" w:rsidRPr="00FA58EC" w:rsidDel="00CD3CC7">
          <w:rPr>
            <w:rFonts w:ascii="Times New Roman" w:hAnsi="Times New Roman" w:cs="Times New Roman"/>
            <w:b/>
            <w:bCs/>
          </w:rPr>
          <w:delText xml:space="preserve">in acromegaly that </w:delText>
        </w:r>
        <w:r w:rsidR="00B70F0F" w:rsidRPr="00FA58EC" w:rsidDel="00CD3CC7">
          <w:rPr>
            <w:rFonts w:ascii="Times New Roman" w:hAnsi="Times New Roman" w:cs="Times New Roman"/>
            <w:b/>
            <w:bCs/>
          </w:rPr>
          <w:delText xml:space="preserve">may </w:delText>
        </w:r>
        <w:r w:rsidRPr="00FA58EC" w:rsidDel="00CD3CC7">
          <w:rPr>
            <w:rFonts w:ascii="Times New Roman" w:hAnsi="Times New Roman" w:cs="Times New Roman"/>
            <w:b/>
            <w:bCs/>
          </w:rPr>
          <w:delText>contribut</w:delText>
        </w:r>
        <w:r w:rsidR="002A045B" w:rsidRPr="00FA58EC" w:rsidDel="00CD3CC7">
          <w:rPr>
            <w:rFonts w:ascii="Times New Roman" w:hAnsi="Times New Roman" w:cs="Times New Roman"/>
            <w:b/>
            <w:bCs/>
          </w:rPr>
          <w:delText>e</w:delText>
        </w:r>
        <w:r w:rsidRPr="00FA58EC" w:rsidDel="00CD3CC7">
          <w:rPr>
            <w:rFonts w:ascii="Times New Roman" w:hAnsi="Times New Roman" w:cs="Times New Roman"/>
            <w:b/>
            <w:bCs/>
          </w:rPr>
          <w:delText xml:space="preserve"> to </w:delText>
        </w:r>
        <w:r w:rsidR="002A045B" w:rsidRPr="00FA58EC" w:rsidDel="00CD3CC7">
          <w:rPr>
            <w:rFonts w:ascii="Times New Roman" w:hAnsi="Times New Roman" w:cs="Times New Roman"/>
            <w:b/>
            <w:bCs/>
          </w:rPr>
          <w:delText xml:space="preserve">insulin resistance </w:delText>
        </w:r>
      </w:del>
    </w:p>
    <w:p w14:paraId="0DD0D71D" w14:textId="613451A2" w:rsidR="002A045B" w:rsidDel="00CD3CC7" w:rsidRDefault="00AE2C9F" w:rsidP="00CD5F74">
      <w:pPr>
        <w:bidi w:val="0"/>
        <w:spacing w:line="480" w:lineRule="auto"/>
        <w:rPr>
          <w:del w:id="65" w:author="Dave Bridges" w:date="2013-11-17T12:38:00Z"/>
          <w:rFonts w:ascii="Times New Roman" w:hAnsi="Times New Roman" w:cs="Times New Roman"/>
        </w:rPr>
      </w:pPr>
      <w:del w:id="66" w:author="Dave Bridges" w:date="2013-11-17T12:38:00Z">
        <w:r w:rsidDel="00CD3CC7">
          <w:rPr>
            <w:rFonts w:ascii="Times New Roman" w:hAnsi="Times New Roman" w:cs="Times New Roman"/>
          </w:rPr>
          <w:delText>W</w:delText>
        </w:r>
        <w:r w:rsidR="00707D74" w:rsidRPr="00FA58EC" w:rsidDel="00CD3CC7">
          <w:rPr>
            <w:rFonts w:ascii="Times New Roman" w:hAnsi="Times New Roman" w:cs="Times New Roman"/>
          </w:rPr>
          <w:delText xml:space="preserve">e observed no difference in expression of </w:delText>
        </w:r>
        <w:r w:rsidDel="00CD3CC7">
          <w:rPr>
            <w:rFonts w:ascii="Times New Roman" w:hAnsi="Times New Roman" w:cs="Times New Roman"/>
          </w:rPr>
          <w:delText>canonical</w:delText>
        </w:r>
        <w:r w:rsidR="00707D74" w:rsidRPr="00FA58EC" w:rsidDel="00CD3CC7">
          <w:rPr>
            <w:rFonts w:ascii="Times New Roman" w:hAnsi="Times New Roman" w:cs="Times New Roman"/>
          </w:rPr>
          <w:delText xml:space="preserve"> tr</w:delText>
        </w:r>
        <w:r w:rsidR="00875B20" w:rsidRPr="00FA58EC" w:rsidDel="00CD3CC7">
          <w:rPr>
            <w:rFonts w:ascii="Times New Roman" w:hAnsi="Times New Roman" w:cs="Times New Roman"/>
          </w:rPr>
          <w:delText xml:space="preserve">anscripts important for </w:delText>
        </w:r>
        <w:r w:rsidR="002A045B" w:rsidRPr="00FA58EC" w:rsidDel="00CD3CC7">
          <w:rPr>
            <w:rFonts w:ascii="Times New Roman" w:hAnsi="Times New Roman" w:cs="Times New Roman"/>
          </w:rPr>
          <w:delText xml:space="preserve">insulin signaling </w:delText>
        </w:r>
        <w:r w:rsidR="00875B20" w:rsidRPr="00FA58EC" w:rsidDel="00CD3CC7">
          <w:rPr>
            <w:rFonts w:ascii="Times New Roman" w:hAnsi="Times New Roman" w:cs="Times New Roman"/>
          </w:rPr>
          <w:delText xml:space="preserve">and response </w:delText>
        </w:r>
        <w:r w:rsidR="00B70F0F" w:rsidRPr="00FA58EC" w:rsidDel="00CD3CC7">
          <w:rPr>
            <w:rFonts w:ascii="Times New Roman" w:hAnsi="Times New Roman" w:cs="Times New Roman"/>
          </w:rPr>
          <w:delText xml:space="preserve">to insulin </w:delText>
        </w:r>
        <w:r w:rsidR="00875B20" w:rsidRPr="00FA58EC" w:rsidDel="00CD3CC7">
          <w:rPr>
            <w:rFonts w:ascii="Times New Roman" w:hAnsi="Times New Roman" w:cs="Times New Roman"/>
          </w:rPr>
          <w:delText xml:space="preserve">in adipocytes, </w:delText>
        </w:r>
        <w:r w:rsidR="002A045B" w:rsidRPr="00FA58EC" w:rsidDel="00CD3CC7">
          <w:rPr>
            <w:rFonts w:ascii="Times New Roman" w:hAnsi="Times New Roman" w:cs="Times New Roman"/>
          </w:rPr>
          <w:delText>including insulin receptor</w:delText>
        </w:r>
        <w:r w:rsidR="00875B20" w:rsidRPr="00FA58EC" w:rsidDel="00CD3CC7">
          <w:rPr>
            <w:rFonts w:ascii="Times New Roman" w:hAnsi="Times New Roman" w:cs="Times New Roman"/>
          </w:rPr>
          <w:delText xml:space="preserve"> (</w:delText>
        </w:r>
        <w:r w:rsidR="00296D66" w:rsidRPr="00FA58EC" w:rsidDel="00CD3CC7">
          <w:rPr>
            <w:rFonts w:ascii="Times New Roman" w:hAnsi="Times New Roman" w:cs="Times New Roman"/>
            <w:i/>
          </w:rPr>
          <w:delText>INSR</w:delText>
        </w:r>
        <w:r w:rsidR="00875B20" w:rsidRPr="00FA58EC" w:rsidDel="00CD3CC7">
          <w:rPr>
            <w:rFonts w:ascii="Times New Roman" w:hAnsi="Times New Roman" w:cs="Times New Roman"/>
          </w:rPr>
          <w:delText>)</w:delText>
        </w:r>
        <w:r w:rsidR="00707D74" w:rsidRPr="00FA58EC" w:rsidDel="00CD3CC7">
          <w:rPr>
            <w:rFonts w:ascii="Times New Roman" w:hAnsi="Times New Roman" w:cs="Times New Roman"/>
          </w:rPr>
          <w:delText xml:space="preserve">, </w:delText>
        </w:r>
        <w:r w:rsidR="00CE54B8" w:rsidRPr="00FA58EC" w:rsidDel="00CD3CC7">
          <w:rPr>
            <w:rFonts w:ascii="Times New Roman" w:hAnsi="Times New Roman" w:cs="Times New Roman"/>
            <w:i/>
          </w:rPr>
          <w:delText>IRS1</w:delText>
        </w:r>
        <w:r w:rsidR="008D6FD3" w:rsidRPr="00FA58EC" w:rsidDel="00CD3CC7">
          <w:rPr>
            <w:rFonts w:ascii="Times New Roman" w:hAnsi="Times New Roman" w:cs="Times New Roman"/>
            <w:i/>
          </w:rPr>
          <w:delText>, IRS2</w:delText>
        </w:r>
        <w:r w:rsidR="00707D74" w:rsidRPr="00FA58EC" w:rsidDel="00CD3CC7">
          <w:rPr>
            <w:rFonts w:ascii="Times New Roman" w:hAnsi="Times New Roman" w:cs="Times New Roman"/>
          </w:rPr>
          <w:delText xml:space="preserve">, </w:delText>
        </w:r>
        <w:r w:rsidR="00CE54B8" w:rsidRPr="00FA58EC" w:rsidDel="00CD3CC7">
          <w:rPr>
            <w:rFonts w:ascii="Times New Roman" w:hAnsi="Times New Roman" w:cs="Times New Roman"/>
            <w:i/>
          </w:rPr>
          <w:delText>AKT</w:delText>
        </w:r>
        <w:r w:rsidR="008D6FD3" w:rsidRPr="00FA58EC" w:rsidDel="00CD3CC7">
          <w:rPr>
            <w:rFonts w:ascii="Times New Roman" w:hAnsi="Times New Roman" w:cs="Times New Roman"/>
            <w:i/>
          </w:rPr>
          <w:delText>1-3</w:delText>
        </w:r>
        <w:r w:rsidR="00B70F0F" w:rsidRPr="00FA58EC" w:rsidDel="00CD3CC7">
          <w:rPr>
            <w:rFonts w:ascii="Times New Roman" w:hAnsi="Times New Roman" w:cs="Times New Roman"/>
          </w:rPr>
          <w:delText xml:space="preserve">, </w:delText>
        </w:r>
        <w:r w:rsidR="00875B20" w:rsidRPr="00FA58EC" w:rsidDel="00CD3CC7">
          <w:rPr>
            <w:rFonts w:ascii="Times New Roman" w:hAnsi="Times New Roman" w:cs="Times New Roman"/>
          </w:rPr>
          <w:delText>or</w:delText>
        </w:r>
        <w:r w:rsidR="00296D66" w:rsidRPr="00FA58EC" w:rsidDel="00CD3CC7">
          <w:rPr>
            <w:rFonts w:ascii="Times New Roman" w:hAnsi="Times New Roman" w:cs="Times New Roman"/>
          </w:rPr>
          <w:delText xml:space="preserve"> </w:delText>
        </w:r>
        <w:r w:rsidR="00CE54B8" w:rsidRPr="00FA58EC" w:rsidDel="00CD3CC7">
          <w:rPr>
            <w:rFonts w:ascii="Times New Roman" w:hAnsi="Times New Roman" w:cs="Times New Roman"/>
            <w:i/>
          </w:rPr>
          <w:delText>SLC2A4</w:delText>
        </w:r>
        <w:r w:rsidR="00296D66" w:rsidRPr="00FA58EC" w:rsidDel="00CD3CC7">
          <w:rPr>
            <w:rFonts w:ascii="Times New Roman" w:hAnsi="Times New Roman" w:cs="Times New Roman"/>
            <w:i/>
          </w:rPr>
          <w:delText xml:space="preserve"> </w:delText>
        </w:r>
        <w:r w:rsidR="00AF4B73" w:rsidRPr="00FA58EC" w:rsidDel="00CD3CC7">
          <w:rPr>
            <w:rFonts w:ascii="Times New Roman" w:hAnsi="Times New Roman" w:cs="Times New Roman"/>
          </w:rPr>
          <w:delText xml:space="preserve">(GLUT4; see </w:delText>
        </w:r>
        <w:r w:rsidR="0085170B" w:rsidDel="00CD3CC7">
          <w:rPr>
            <w:rFonts w:ascii="Times New Roman" w:hAnsi="Times New Roman" w:cs="Times New Roman"/>
          </w:rPr>
          <w:delText xml:space="preserve">Supplementary </w:delText>
        </w:r>
        <w:r w:rsidR="00AF4B73" w:rsidRPr="00FA58EC" w:rsidDel="00CD3CC7">
          <w:rPr>
            <w:rFonts w:ascii="Times New Roman" w:hAnsi="Times New Roman" w:cs="Times New Roman"/>
          </w:rPr>
          <w:delText xml:space="preserve">Figure </w:delText>
        </w:r>
        <w:r w:rsidR="00A10B47" w:rsidDel="00CD3CC7">
          <w:rPr>
            <w:rFonts w:ascii="Times New Roman" w:hAnsi="Times New Roman" w:cs="Times New Roman"/>
          </w:rPr>
          <w:delText>2</w:delText>
        </w:r>
        <w:r w:rsidR="00AF4B73" w:rsidRPr="00FA58EC" w:rsidDel="00CD3CC7">
          <w:rPr>
            <w:rFonts w:ascii="Times New Roman" w:hAnsi="Times New Roman" w:cs="Times New Roman"/>
          </w:rPr>
          <w:delText>A-G</w:delText>
        </w:r>
        <w:r w:rsidR="00296D66" w:rsidRPr="00FA58EC" w:rsidDel="00CD3CC7">
          <w:rPr>
            <w:rFonts w:ascii="Times New Roman" w:hAnsi="Times New Roman" w:cs="Times New Roman"/>
          </w:rPr>
          <w:delText xml:space="preserve">).  </w:delText>
        </w:r>
        <w:r w:rsidR="00707D74" w:rsidRPr="00FA58EC" w:rsidDel="00CD3CC7">
          <w:rPr>
            <w:rFonts w:ascii="Times New Roman" w:hAnsi="Times New Roman" w:cs="Times New Roman"/>
          </w:rPr>
          <w:delText>This indicates that the observed insulin resistance is not caused by transcriptional changes in these genes.</w:delText>
        </w:r>
        <w:r w:rsidR="008D6FD3" w:rsidRPr="00FA58EC" w:rsidDel="00CD3CC7">
          <w:rPr>
            <w:rFonts w:ascii="Times New Roman" w:hAnsi="Times New Roman" w:cs="Times New Roman"/>
          </w:rPr>
          <w:delText xml:space="preserve">  In fact, most of these genes trended to be more highly expressed in the adipose tissue from these insulin resistant patients, potentially underlying an upregulation</w:delText>
        </w:r>
        <w:r w:rsidR="00852283" w:rsidRPr="00FA58EC" w:rsidDel="00CD3CC7">
          <w:rPr>
            <w:rFonts w:ascii="Times New Roman" w:hAnsi="Times New Roman" w:cs="Times New Roman"/>
          </w:rPr>
          <w:delText xml:space="preserve"> </w:delText>
        </w:r>
        <w:r w:rsidR="000D4F49" w:rsidDel="00CD3CC7">
          <w:rPr>
            <w:rFonts w:ascii="Times New Roman" w:hAnsi="Times New Roman" w:cs="Times New Roman"/>
          </w:rPr>
          <w:delText>that</w:delText>
        </w:r>
        <w:r w:rsidR="000D4F49" w:rsidRPr="00FA58EC" w:rsidDel="00CD3CC7">
          <w:rPr>
            <w:rFonts w:ascii="Times New Roman" w:hAnsi="Times New Roman" w:cs="Times New Roman"/>
          </w:rPr>
          <w:delText xml:space="preserve"> </w:delText>
        </w:r>
        <w:r w:rsidR="00852283" w:rsidRPr="00FA58EC" w:rsidDel="00CD3CC7">
          <w:rPr>
            <w:rFonts w:ascii="Times New Roman" w:hAnsi="Times New Roman" w:cs="Times New Roman"/>
          </w:rPr>
          <w:delText>compensates for an alternative insulin resistant mechanism.</w:delText>
        </w:r>
      </w:del>
    </w:p>
    <w:p w14:paraId="6A8692F1" w14:textId="735C73B2" w:rsidR="00017A28" w:rsidRPr="00E25CCF" w:rsidDel="000E51ED" w:rsidRDefault="00424825" w:rsidP="00366692">
      <w:pPr>
        <w:shd w:val="clear" w:color="auto" w:fill="FFFFFF"/>
        <w:bidi w:val="0"/>
        <w:spacing w:line="480" w:lineRule="auto"/>
        <w:rPr>
          <w:del w:id="67" w:author="Dave Bridges" w:date="2013-11-17T12:24:00Z"/>
          <w:rFonts w:ascii="Times New Roman" w:eastAsia="Times New Roman" w:hAnsi="Times New Roman" w:cs="Times New Roman"/>
        </w:rPr>
      </w:pPr>
      <w:del w:id="68" w:author="Dave Bridges" w:date="2013-11-17T12:38:00Z">
        <w:r w:rsidDel="00CD3CC7">
          <w:rPr>
            <w:rFonts w:ascii="Times New Roman" w:hAnsi="Times New Roman" w:cs="Times New Roman"/>
          </w:rPr>
          <w:delText>One previously identified candidate</w:delText>
        </w:r>
        <w:r w:rsidRPr="00FA58EC" w:rsidDel="00CD3CC7">
          <w:rPr>
            <w:rFonts w:ascii="Times New Roman" w:hAnsi="Times New Roman" w:cs="Times New Roman"/>
          </w:rPr>
          <w:delText xml:space="preserve"> is the phosphoinositide-3-kinase, regulatory subunit 1 (</w:delText>
        </w:r>
        <w:r w:rsidRPr="00FA58EC" w:rsidDel="00CD3CC7">
          <w:rPr>
            <w:rFonts w:ascii="Times New Roman" w:hAnsi="Times New Roman" w:cs="Times New Roman"/>
            <w:i/>
          </w:rPr>
          <w:delText>PIK3R1</w:delText>
        </w:r>
        <w:r w:rsidRPr="00FA58EC" w:rsidDel="00CD3CC7">
          <w:rPr>
            <w:rFonts w:ascii="Times New Roman" w:eastAsia="Times New Roman" w:hAnsi="Times New Roman" w:cs="Times New Roman"/>
          </w:rPr>
          <w:delText xml:space="preserve">, also called </w:delText>
        </w:r>
        <w:r w:rsidRPr="00FA58EC" w:rsidDel="00CD3CC7">
          <w:rPr>
            <w:rFonts w:ascii="Times New Roman" w:hAnsi="Times New Roman" w:cs="Times New Roman"/>
          </w:rPr>
          <w:delText xml:space="preserve">p85α), which was induced by GH in </w:delText>
        </w:r>
        <w:r w:rsidR="005534D2" w:rsidDel="00CD3CC7">
          <w:rPr>
            <w:rFonts w:ascii="Times New Roman" w:hAnsi="Times New Roman" w:cs="Times New Roman"/>
          </w:rPr>
          <w:delText>mouse</w:delText>
        </w:r>
        <w:r w:rsidRPr="00FA58EC" w:rsidDel="00CD3CC7">
          <w:rPr>
            <w:rFonts w:ascii="Times New Roman" w:hAnsi="Times New Roman" w:cs="Times New Roman"/>
          </w:rPr>
          <w:delText xml:space="preserve"> adipose tissue </w:delText>
        </w:r>
        <w:r w:rsidR="00B171DF" w:rsidDel="00CD3CC7">
          <w:rPr>
            <w:rFonts w:ascii="Times New Roman" w:eastAsia="Times New Roman" w:hAnsi="Times New Roman" w:cs="Times New Roman"/>
          </w:rPr>
          <w:fldChar w:fldCharType="begin" w:fldLock="1"/>
        </w:r>
        <w:r w:rsidR="00595EF5" w:rsidDel="00CD3CC7">
          <w:rPr>
            <w:rFonts w:ascii="Times New Roman" w:eastAsia="Times New Roman" w:hAnsi="Times New Roman" w:cs="Times New Roman"/>
          </w:rPr>
          <w:del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1)" }, "properties" : { "noteIndex" : 0 }, "schema" : "https://github.com/citation-style-language/schema/raw/master/csl-citation.json" }</w:delInstrText>
        </w:r>
        <w:r w:rsidR="00B171DF" w:rsidDel="00CD3CC7">
          <w:rPr>
            <w:rFonts w:ascii="Times New Roman" w:eastAsia="Times New Roman" w:hAnsi="Times New Roman" w:cs="Times New Roman"/>
          </w:rPr>
          <w:fldChar w:fldCharType="separate"/>
        </w:r>
        <w:r w:rsidR="00DA5F98" w:rsidRPr="00DA5F98" w:rsidDel="00CD3CC7">
          <w:rPr>
            <w:rFonts w:ascii="Times New Roman" w:eastAsia="Times New Roman" w:hAnsi="Times New Roman" w:cs="Times New Roman"/>
            <w:noProof/>
          </w:rPr>
          <w:delText>(21)</w:delText>
        </w:r>
        <w:r w:rsidR="00B171DF" w:rsidDel="00CD3CC7">
          <w:rPr>
            <w:rFonts w:ascii="Times New Roman" w:eastAsia="Times New Roman" w:hAnsi="Times New Roman" w:cs="Times New Roman"/>
          </w:rPr>
          <w:fldChar w:fldCharType="end"/>
        </w:r>
        <w:r w:rsidRPr="00FA58EC" w:rsidDel="00CD3CC7">
          <w:rPr>
            <w:rFonts w:ascii="Times New Roman" w:eastAsia="Times New Roman" w:hAnsi="Times New Roman" w:cs="Times New Roman"/>
          </w:rPr>
          <w:delText xml:space="preserve"> and thought to contribute to GH-induced insulin resistance</w:delText>
        </w:r>
        <w:r w:rsidR="00E116E7" w:rsidDel="00CD3CC7">
          <w:rPr>
            <w:rFonts w:ascii="Times New Roman" w:eastAsia="Times New Roman" w:hAnsi="Times New Roman" w:cs="Times New Roman"/>
          </w:rPr>
          <w:delText xml:space="preserve"> </w:delText>
        </w:r>
        <w:r w:rsidR="00E947A2" w:rsidDel="00CD3CC7">
          <w:rPr>
            <w:rFonts w:ascii="Times New Roman" w:eastAsia="Times New Roman" w:hAnsi="Times New Roman" w:cs="Times New Roman"/>
          </w:rPr>
          <w:fldChar w:fldCharType="begin" w:fldLock="1"/>
        </w:r>
        <w:r w:rsidR="00595EF5" w:rsidDel="00CD3CC7">
          <w:rPr>
            <w:rFonts w:ascii="Times New Roman" w:eastAsia="Times New Roman" w:hAnsi="Times New Roman" w:cs="Times New Roman"/>
          </w:rPr>
          <w:del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1)" }, "properties" : { "noteIndex" : 0 }, "schema" : "https://github.com/citation-style-language/schema/raw/master/csl-citation.json" }</w:delInstrText>
        </w:r>
        <w:r w:rsidR="00E947A2" w:rsidDel="00CD3CC7">
          <w:rPr>
            <w:rFonts w:ascii="Times New Roman" w:eastAsia="Times New Roman" w:hAnsi="Times New Roman" w:cs="Times New Roman"/>
          </w:rPr>
          <w:fldChar w:fldCharType="separate"/>
        </w:r>
        <w:r w:rsidR="00DA5F98" w:rsidRPr="00DA5F98" w:rsidDel="00CD3CC7">
          <w:rPr>
            <w:rFonts w:ascii="Times New Roman" w:eastAsia="Times New Roman" w:hAnsi="Times New Roman" w:cs="Times New Roman"/>
            <w:noProof/>
          </w:rPr>
          <w:delText>(21)</w:delText>
        </w:r>
        <w:r w:rsidR="00E947A2" w:rsidDel="00CD3CC7">
          <w:rPr>
            <w:rFonts w:ascii="Times New Roman" w:eastAsia="Times New Roman" w:hAnsi="Times New Roman" w:cs="Times New Roman"/>
          </w:rPr>
          <w:fldChar w:fldCharType="end"/>
        </w:r>
        <w:r w:rsidR="00E116E7" w:rsidDel="00CD3CC7">
          <w:rPr>
            <w:rFonts w:ascii="Times New Roman" w:eastAsia="Times New Roman" w:hAnsi="Times New Roman" w:cs="Times New Roman"/>
          </w:rPr>
          <w:delText>.</w:delText>
        </w:r>
        <w:r w:rsidRPr="00FA58EC" w:rsidDel="00CD3CC7">
          <w:rPr>
            <w:rFonts w:ascii="Times New Roman" w:eastAsia="Times New Roman" w:hAnsi="Times New Roman" w:cs="Times New Roman"/>
          </w:rPr>
          <w:delText xml:space="preserve"> </w:delText>
        </w:r>
        <w:r w:rsidR="00E116E7" w:rsidDel="00CD3CC7">
          <w:rPr>
            <w:rFonts w:ascii="Times New Roman" w:eastAsia="Times New Roman" w:hAnsi="Times New Roman" w:cs="Times New Roman"/>
          </w:rPr>
          <w:delText xml:space="preserve"> </w:delText>
        </w:r>
        <w:r w:rsidRPr="00FA58EC" w:rsidDel="00CD3CC7">
          <w:rPr>
            <w:rFonts w:ascii="Times New Roman" w:eastAsia="Times New Roman" w:hAnsi="Times New Roman" w:cs="Times New Roman"/>
          </w:rPr>
          <w:delText xml:space="preserve">In our study it trended to be </w:delText>
        </w:r>
        <w:r w:rsidR="003E14E7" w:rsidDel="00CD3CC7">
          <w:rPr>
            <w:rFonts w:ascii="Times New Roman" w:eastAsia="Times New Roman" w:hAnsi="Times New Roman" w:cs="Times New Roman"/>
          </w:rPr>
          <w:delText>more highly</w:delText>
        </w:r>
        <w:r w:rsidRPr="00FA58EC" w:rsidDel="00CD3CC7">
          <w:rPr>
            <w:rFonts w:ascii="Times New Roman" w:eastAsia="Times New Roman" w:hAnsi="Times New Roman" w:cs="Times New Roman"/>
          </w:rPr>
          <w:delText xml:space="preserve"> expressed in the acromegaly patients, but the difference was not statistically significant</w:delText>
        </w:r>
        <w:r w:rsidDel="00CD3CC7">
          <w:rPr>
            <w:rFonts w:ascii="Times New Roman" w:eastAsia="Times New Roman" w:hAnsi="Times New Roman" w:cs="Times New Roman"/>
          </w:rPr>
          <w:delText xml:space="preserve"> (</w:delText>
        </w:r>
        <w:r w:rsidR="00904E78" w:rsidDel="00CD3CC7">
          <w:rPr>
            <w:rFonts w:ascii="Times New Roman" w:eastAsia="Times New Roman" w:hAnsi="Times New Roman" w:cs="Times New Roman"/>
          </w:rPr>
          <w:delText xml:space="preserve">P=0.95, </w:delText>
        </w:r>
        <w:r w:rsidDel="00CD3CC7">
          <w:rPr>
            <w:rFonts w:ascii="Times New Roman" w:eastAsia="Times New Roman" w:hAnsi="Times New Roman" w:cs="Times New Roman"/>
          </w:rPr>
          <w:delText>Figure 4A</w:delText>
        </w:r>
        <w:r w:rsidRPr="00FA58EC" w:rsidDel="00CD3CC7">
          <w:rPr>
            <w:rFonts w:ascii="Times New Roman" w:eastAsia="Times New Roman" w:hAnsi="Times New Roman" w:cs="Times New Roman"/>
          </w:rPr>
          <w:delText>).</w:delText>
        </w:r>
      </w:del>
      <w:del w:id="69" w:author="Dave Bridges" w:date="2013-11-17T12:13:00Z">
        <w:r w:rsidRPr="00FA58EC" w:rsidDel="005F7615">
          <w:rPr>
            <w:rFonts w:ascii="Times New Roman" w:eastAsia="Times New Roman" w:hAnsi="Times New Roman" w:cs="Times New Roman"/>
          </w:rPr>
          <w:delText xml:space="preserve">  </w:delText>
        </w:r>
      </w:del>
    </w:p>
    <w:p w14:paraId="671DFC82" w14:textId="6A2C1EEB" w:rsidR="008073BA" w:rsidRPr="00FA58EC" w:rsidDel="00CD3CC7" w:rsidRDefault="00AF6552" w:rsidP="00B6604B">
      <w:pPr>
        <w:bidi w:val="0"/>
        <w:spacing w:line="480" w:lineRule="auto"/>
        <w:rPr>
          <w:del w:id="70" w:author="Dave Bridges" w:date="2013-11-17T12:38:00Z"/>
          <w:rFonts w:ascii="Times New Roman" w:hAnsi="Times New Roman" w:cs="Times New Roman"/>
        </w:rPr>
      </w:pPr>
      <w:del w:id="71" w:author="Dave Bridges" w:date="2013-11-17T12:38:00Z">
        <w:r w:rsidDel="00CD3CC7">
          <w:rPr>
            <w:rFonts w:ascii="Times New Roman" w:hAnsi="Times New Roman" w:cs="Times New Roman"/>
          </w:rPr>
          <w:delText>A</w:delText>
        </w:r>
        <w:r w:rsidR="00AE2E00" w:rsidRPr="00FA58EC" w:rsidDel="00CD3CC7">
          <w:rPr>
            <w:rFonts w:ascii="Times New Roman" w:hAnsi="Times New Roman" w:cs="Times New Roman"/>
          </w:rPr>
          <w:delText xml:space="preserve"> possible link between acromegaly and insulin resistance may be the fatty acid </w:delText>
        </w:r>
        <w:r w:rsidR="00162659" w:rsidRPr="00FA58EC" w:rsidDel="00CD3CC7">
          <w:rPr>
            <w:rFonts w:ascii="Times New Roman" w:hAnsi="Times New Roman" w:cs="Times New Roman"/>
          </w:rPr>
          <w:delText>desturase 2 (</w:delText>
        </w:r>
        <w:r w:rsidR="00162659" w:rsidRPr="00FA58EC" w:rsidDel="00CD3CC7">
          <w:rPr>
            <w:rFonts w:ascii="Times New Roman" w:hAnsi="Times New Roman" w:cs="Times New Roman"/>
            <w:i/>
          </w:rPr>
          <w:delText>FADS2</w:delText>
        </w:r>
        <w:r w:rsidR="003B24B5" w:rsidRPr="00FA58EC" w:rsidDel="00CD3CC7">
          <w:rPr>
            <w:rFonts w:ascii="Times New Roman" w:hAnsi="Times New Roman" w:cs="Times New Roman"/>
            <w:b/>
            <w:bCs/>
            <w:i/>
            <w:iCs/>
          </w:rPr>
          <w:delText>)</w:delText>
        </w:r>
        <w:r w:rsidR="00162659" w:rsidRPr="00FA58EC" w:rsidDel="00CD3CC7">
          <w:rPr>
            <w:rFonts w:ascii="Times New Roman" w:hAnsi="Times New Roman" w:cs="Times New Roman"/>
          </w:rPr>
          <w:delText>, delta-6-desaturase</w:delText>
        </w:r>
        <w:r w:rsidR="00377559" w:rsidDel="00CD3CC7">
          <w:rPr>
            <w:rFonts w:ascii="Times New Roman" w:hAnsi="Times New Roman" w:cs="Times New Roman"/>
          </w:rPr>
          <w:delText>, Figure 4B</w:delText>
        </w:r>
        <w:r w:rsidR="00162659" w:rsidRPr="00FA58EC" w:rsidDel="00CD3CC7">
          <w:rPr>
            <w:rFonts w:ascii="Times New Roman" w:hAnsi="Times New Roman" w:cs="Times New Roman"/>
          </w:rPr>
          <w:delText>)</w:delText>
        </w:r>
        <w:r w:rsidR="00AE2E00" w:rsidRPr="00FA58EC" w:rsidDel="00CD3CC7">
          <w:rPr>
            <w:rFonts w:ascii="Times New Roman" w:hAnsi="Times New Roman" w:cs="Times New Roman"/>
          </w:rPr>
          <w:delText xml:space="preserve">.  </w:delText>
        </w:r>
        <w:r w:rsidR="008F157A" w:rsidDel="00CD3CC7">
          <w:rPr>
            <w:rFonts w:ascii="Times New Roman" w:hAnsi="Times New Roman" w:cs="Times New Roman"/>
          </w:rPr>
          <w:delText>This</w:delText>
        </w:r>
        <w:r w:rsidR="008F157A" w:rsidRPr="00FA58EC" w:rsidDel="00CD3CC7">
          <w:rPr>
            <w:rFonts w:ascii="Times New Roman" w:hAnsi="Times New Roman" w:cs="Times New Roman"/>
          </w:rPr>
          <w:delText xml:space="preserve"> </w:delText>
        </w:r>
        <w:r w:rsidR="00AE2E00" w:rsidRPr="00FA58EC" w:rsidDel="00CD3CC7">
          <w:rPr>
            <w:rFonts w:ascii="Times New Roman" w:hAnsi="Times New Roman" w:cs="Times New Roman"/>
          </w:rPr>
          <w:delText>enzyme function</w:delText>
        </w:r>
        <w:r w:rsidR="008F157A" w:rsidDel="00CD3CC7">
          <w:rPr>
            <w:rFonts w:ascii="Times New Roman" w:hAnsi="Times New Roman" w:cs="Times New Roman"/>
          </w:rPr>
          <w:delText>s</w:delText>
        </w:r>
        <w:r w:rsidR="00AE2E00" w:rsidRPr="00FA58EC" w:rsidDel="00CD3CC7">
          <w:rPr>
            <w:rFonts w:ascii="Times New Roman" w:hAnsi="Times New Roman" w:cs="Times New Roman"/>
          </w:rPr>
          <w:delText xml:space="preserve"> to add double bonds to acyl chains during lipogenesis and </w:delText>
        </w:r>
        <w:r w:rsidR="008F157A" w:rsidDel="00CD3CC7">
          <w:rPr>
            <w:rFonts w:ascii="Times New Roman" w:hAnsi="Times New Roman" w:cs="Times New Roman"/>
          </w:rPr>
          <w:delText>its</w:delText>
        </w:r>
        <w:r w:rsidR="008F157A" w:rsidRPr="00FA58EC" w:rsidDel="00CD3CC7">
          <w:rPr>
            <w:rFonts w:ascii="Times New Roman" w:hAnsi="Times New Roman" w:cs="Times New Roman"/>
          </w:rPr>
          <w:delText xml:space="preserve"> </w:delText>
        </w:r>
        <w:r w:rsidR="00AE2E00" w:rsidRPr="00FA58EC" w:rsidDel="00CD3CC7">
          <w:rPr>
            <w:rFonts w:ascii="Times New Roman" w:hAnsi="Times New Roman" w:cs="Times New Roman"/>
          </w:rPr>
          <w:delText>activiti</w:delText>
        </w:r>
        <w:r w:rsidR="00290069" w:rsidDel="00CD3CC7">
          <w:rPr>
            <w:rFonts w:ascii="Times New Roman" w:hAnsi="Times New Roman" w:cs="Times New Roman"/>
          </w:rPr>
          <w:delText>y</w:delText>
        </w:r>
        <w:r w:rsidR="00AE2E00" w:rsidRPr="00FA58EC" w:rsidDel="00CD3CC7">
          <w:rPr>
            <w:rFonts w:ascii="Times New Roman" w:hAnsi="Times New Roman" w:cs="Times New Roman"/>
          </w:rPr>
          <w:delText xml:space="preserve"> </w:delText>
        </w:r>
        <w:r w:rsidR="000E76A8" w:rsidDel="00CD3CC7">
          <w:rPr>
            <w:rFonts w:ascii="Times New Roman" w:hAnsi="Times New Roman" w:cs="Times New Roman"/>
          </w:rPr>
          <w:delText>is</w:delText>
        </w:r>
        <w:r w:rsidR="000E76A8" w:rsidRPr="00FA58EC" w:rsidDel="00CD3CC7">
          <w:rPr>
            <w:rFonts w:ascii="Times New Roman" w:hAnsi="Times New Roman" w:cs="Times New Roman"/>
          </w:rPr>
          <w:delText xml:space="preserve"> </w:delText>
        </w:r>
        <w:r w:rsidR="008073BA" w:rsidRPr="00FA58EC" w:rsidDel="00CD3CC7">
          <w:rPr>
            <w:rFonts w:ascii="Times New Roman" w:hAnsi="Times New Roman" w:cs="Times New Roman"/>
          </w:rPr>
          <w:delText>associated with metabolic syndrome</w:delText>
        </w:r>
        <w:r w:rsidR="000E76A8" w:rsidDel="00CD3CC7">
          <w:rPr>
            <w:rFonts w:ascii="Times New Roman" w:hAnsi="Times New Roman" w:cs="Times New Roman"/>
          </w:rPr>
          <w:delText xml:space="preserve"> in human subjects</w:delText>
        </w:r>
        <w:r w:rsidR="0008044F" w:rsidDel="00CD3CC7">
          <w:rPr>
            <w:rFonts w:ascii="Times New Roman" w:hAnsi="Times New Roman" w:cs="Times New Roman"/>
          </w:rPr>
          <w:delText xml:space="preserve"> </w:delText>
        </w:r>
        <w:r w:rsidR="00B171DF" w:rsidDel="00CD3CC7">
          <w:rPr>
            <w:rFonts w:ascii="Times New Roman" w:hAnsi="Times New Roman" w:cs="Times New Roman"/>
          </w:rPr>
          <w:fldChar w:fldCharType="begin" w:fldLock="1"/>
        </w:r>
        <w:r w:rsidR="00595EF5" w:rsidDel="00CD3CC7">
          <w:rPr>
            <w:rFonts w:ascii="Times New Roman" w:hAnsi="Times New Roman" w:cs="Times New Roman"/>
          </w:rPr>
          <w:del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22,23)" }, "properties" : { "noteIndex" : 0 }, "schema" : "https://github.com/citation-style-language/schema/raw/master/csl-citation.json" }</w:delInstrText>
        </w:r>
        <w:r w:rsidR="00B171DF" w:rsidDel="00CD3CC7">
          <w:rPr>
            <w:rFonts w:ascii="Times New Roman" w:hAnsi="Times New Roman" w:cs="Times New Roman"/>
          </w:rPr>
          <w:fldChar w:fldCharType="separate"/>
        </w:r>
        <w:r w:rsidR="00DA5F98" w:rsidRPr="00DA5F98" w:rsidDel="00CD3CC7">
          <w:rPr>
            <w:rFonts w:ascii="Times New Roman" w:hAnsi="Times New Roman" w:cs="Times New Roman"/>
            <w:noProof/>
          </w:rPr>
          <w:delText>(22,23)</w:delText>
        </w:r>
        <w:r w:rsidR="00B171DF" w:rsidDel="00CD3CC7">
          <w:rPr>
            <w:rFonts w:ascii="Times New Roman" w:hAnsi="Times New Roman" w:cs="Times New Roman"/>
          </w:rPr>
          <w:fldChar w:fldCharType="end"/>
        </w:r>
        <w:r w:rsidR="004B6544" w:rsidDel="00CD3CC7">
          <w:rPr>
            <w:rFonts w:ascii="Times New Roman" w:hAnsi="Times New Roman" w:cs="Times New Roman"/>
          </w:rPr>
          <w:delText>.</w:delText>
        </w:r>
        <w:r w:rsidR="008073BA" w:rsidRPr="00FA58EC" w:rsidDel="00CD3CC7">
          <w:rPr>
            <w:rFonts w:ascii="Times New Roman" w:hAnsi="Times New Roman" w:cs="Times New Roman"/>
          </w:rPr>
          <w:delText xml:space="preserve"> </w:delText>
        </w:r>
        <w:r w:rsidR="00290069" w:rsidDel="00CD3CC7">
          <w:rPr>
            <w:rFonts w:ascii="Times New Roman" w:hAnsi="Times New Roman" w:cs="Times New Roman"/>
          </w:rPr>
          <w:delText>The e</w:delText>
        </w:r>
        <w:r w:rsidR="00162659" w:rsidRPr="00FA58EC" w:rsidDel="00CD3CC7">
          <w:rPr>
            <w:rFonts w:ascii="Times New Roman" w:hAnsi="Times New Roman" w:cs="Times New Roman"/>
          </w:rPr>
          <w:delText xml:space="preserve">xpression of </w:delText>
        </w:r>
        <w:r w:rsidR="00290069" w:rsidRPr="00A35323" w:rsidDel="00CD3CC7">
          <w:rPr>
            <w:rFonts w:ascii="Times New Roman" w:hAnsi="Times New Roman" w:cs="Times New Roman"/>
            <w:i/>
            <w:iCs/>
          </w:rPr>
          <w:delText>FADS2</w:delText>
        </w:r>
        <w:r w:rsidR="00162659" w:rsidRPr="00FA58EC" w:rsidDel="00CD3CC7">
          <w:rPr>
            <w:rFonts w:ascii="Times New Roman" w:hAnsi="Times New Roman" w:cs="Times New Roman"/>
          </w:rPr>
          <w:delText xml:space="preserve"> </w:delText>
        </w:r>
        <w:r w:rsidR="0011307C" w:rsidRPr="00FA58EC" w:rsidDel="00CD3CC7">
          <w:rPr>
            <w:rFonts w:ascii="Times New Roman" w:hAnsi="Times New Roman" w:cs="Times New Roman"/>
          </w:rPr>
          <w:delText>ha</w:delText>
        </w:r>
        <w:r w:rsidR="00162659" w:rsidRPr="00FA58EC" w:rsidDel="00CD3CC7">
          <w:rPr>
            <w:rFonts w:ascii="Times New Roman" w:hAnsi="Times New Roman" w:cs="Times New Roman"/>
          </w:rPr>
          <w:delText>s</w:delText>
        </w:r>
        <w:r w:rsidR="0011307C" w:rsidRPr="00FA58EC" w:rsidDel="00CD3CC7">
          <w:rPr>
            <w:rFonts w:ascii="Times New Roman" w:hAnsi="Times New Roman" w:cs="Times New Roman"/>
          </w:rPr>
          <w:delText xml:space="preserve"> </w:delText>
        </w:r>
        <w:r w:rsidR="00E04F5C" w:rsidRPr="00FA58EC" w:rsidDel="00CD3CC7">
          <w:rPr>
            <w:rFonts w:ascii="Times New Roman" w:hAnsi="Times New Roman" w:cs="Times New Roman"/>
          </w:rPr>
          <w:delText xml:space="preserve">recently </w:delText>
        </w:r>
        <w:r w:rsidR="0011307C" w:rsidRPr="00FA58EC" w:rsidDel="00CD3CC7">
          <w:rPr>
            <w:rFonts w:ascii="Times New Roman" w:hAnsi="Times New Roman" w:cs="Times New Roman"/>
          </w:rPr>
          <w:delText xml:space="preserve">been shown to be </w:delText>
        </w:r>
        <w:r w:rsidR="002E2ECF" w:rsidRPr="00FA58EC" w:rsidDel="00CD3CC7">
          <w:rPr>
            <w:rFonts w:ascii="Times New Roman" w:hAnsi="Times New Roman" w:cs="Times New Roman"/>
          </w:rPr>
          <w:delText>induced by GH in mice</w:delText>
        </w:r>
        <w:r w:rsidR="0011307C" w:rsidRPr="00FA58EC" w:rsidDel="00CD3CC7">
          <w:rPr>
            <w:rFonts w:ascii="Times New Roman" w:hAnsi="Times New Roman" w:cs="Times New Roman"/>
          </w:rPr>
          <w:delText xml:space="preserve"> </w:delText>
        </w:r>
        <w:r w:rsidR="00B171DF" w:rsidDel="00CD3CC7">
          <w:rPr>
            <w:rFonts w:ascii="Times New Roman" w:hAnsi="Times New Roman" w:cs="Times New Roman"/>
          </w:rPr>
          <w:fldChar w:fldCharType="begin" w:fldLock="1"/>
        </w:r>
        <w:r w:rsidR="00595EF5" w:rsidDel="00CD3CC7">
          <w:rPr>
            <w:rFonts w:ascii="Times New Roman" w:hAnsi="Times New Roman" w:cs="Times New Roman"/>
          </w:rPr>
          <w:del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4)" }, "properties" : { "noteIndex" : 0 }, "schema" : "https://github.com/citation-style-language/schema/raw/master/csl-citation.json" }</w:delInstrText>
        </w:r>
        <w:r w:rsidR="00B171DF" w:rsidDel="00CD3CC7">
          <w:rPr>
            <w:rFonts w:ascii="Times New Roman" w:hAnsi="Times New Roman" w:cs="Times New Roman"/>
          </w:rPr>
          <w:fldChar w:fldCharType="separate"/>
        </w:r>
        <w:r w:rsidR="00DA5F98" w:rsidRPr="00DA5F98" w:rsidDel="00CD3CC7">
          <w:rPr>
            <w:rFonts w:ascii="Times New Roman" w:hAnsi="Times New Roman" w:cs="Times New Roman"/>
            <w:noProof/>
          </w:rPr>
          <w:delText>(24)</w:delText>
        </w:r>
        <w:r w:rsidR="00B171DF" w:rsidDel="00CD3CC7">
          <w:rPr>
            <w:rFonts w:ascii="Times New Roman" w:hAnsi="Times New Roman" w:cs="Times New Roman"/>
          </w:rPr>
          <w:fldChar w:fldCharType="end"/>
        </w:r>
        <w:r w:rsidR="00615633" w:rsidRPr="00FA58EC" w:rsidDel="00CD3CC7">
          <w:rPr>
            <w:rFonts w:ascii="Times New Roman" w:hAnsi="Times New Roman" w:cs="Times New Roman"/>
          </w:rPr>
          <w:delText>.</w:delText>
        </w:r>
        <w:r w:rsidR="00B42E7C" w:rsidDel="00CD3CC7">
          <w:rPr>
            <w:rFonts w:ascii="Times New Roman" w:hAnsi="Times New Roman" w:cs="Times New Roman"/>
          </w:rPr>
          <w:delText xml:space="preserve"> </w:delText>
        </w:r>
        <w:r w:rsidDel="00CD3CC7">
          <w:rPr>
            <w:rFonts w:ascii="Times New Roman" w:hAnsi="Times New Roman" w:cs="Times New Roman" w:hint="cs"/>
          </w:rPr>
          <w:delText>I</w:delText>
        </w:r>
        <w:r w:rsidDel="00CD3CC7">
          <w:rPr>
            <w:rFonts w:ascii="Times New Roman" w:hAnsi="Times New Roman" w:cs="Times New Roman"/>
          </w:rPr>
          <w:delText xml:space="preserve">ts induction </w:delText>
        </w:r>
        <w:r w:rsidRPr="00FA58EC" w:rsidDel="00CD3CC7">
          <w:rPr>
            <w:rFonts w:ascii="Times New Roman" w:hAnsi="Times New Roman" w:cs="Times New Roman"/>
          </w:rPr>
          <w:delText>in acromegaly patients</w:delText>
        </w:r>
        <w:r w:rsidDel="00CD3CC7">
          <w:rPr>
            <w:rFonts w:ascii="Times New Roman" w:hAnsi="Times New Roman" w:cs="Times New Roman"/>
          </w:rPr>
          <w:delText xml:space="preserve"> could possibly</w:delText>
        </w:r>
        <w:r w:rsidRPr="00FA58EC" w:rsidDel="00CD3CC7">
          <w:rPr>
            <w:rFonts w:ascii="Times New Roman" w:hAnsi="Times New Roman" w:cs="Times New Roman"/>
          </w:rPr>
          <w:delText xml:space="preserve"> contribut</w:delText>
        </w:r>
        <w:r w:rsidDel="00CD3CC7">
          <w:rPr>
            <w:rFonts w:ascii="Times New Roman" w:hAnsi="Times New Roman" w:cs="Times New Roman"/>
          </w:rPr>
          <w:delText>e</w:delText>
        </w:r>
        <w:r w:rsidRPr="00FA58EC" w:rsidDel="00CD3CC7">
          <w:rPr>
            <w:rFonts w:ascii="Times New Roman" w:hAnsi="Times New Roman" w:cs="Times New Roman"/>
          </w:rPr>
          <w:delText xml:space="preserve"> to insulin resistance in the</w:delText>
        </w:r>
        <w:r w:rsidDel="00CD3CC7">
          <w:rPr>
            <w:rFonts w:ascii="Times New Roman" w:hAnsi="Times New Roman" w:cs="Times New Roman"/>
          </w:rPr>
          <w:delText>se</w:delText>
        </w:r>
        <w:r w:rsidRPr="00FA58EC" w:rsidDel="00CD3CC7">
          <w:rPr>
            <w:rFonts w:ascii="Times New Roman" w:hAnsi="Times New Roman" w:cs="Times New Roman"/>
          </w:rPr>
          <w:delText xml:space="preserve"> patients. </w:delText>
        </w:r>
      </w:del>
    </w:p>
    <w:p w14:paraId="1D196F97"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73DAC2E7" w14:textId="399F04CE"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del w:id="72" w:author="Dave Bridges" w:date="2013-11-17T12:37:00Z">
        <w:r w:rsidR="00566533" w:rsidRPr="00FA58EC" w:rsidDel="00CD3CC7">
          <w:rPr>
            <w:rFonts w:ascii="Times New Roman" w:hAnsi="Times New Roman" w:cs="Times New Roman"/>
          </w:rPr>
          <w:delText xml:space="preserve"> </w:delText>
        </w:r>
      </w:del>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lastRenderedPageBreak/>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w:t>
      </w:r>
      <w:r w:rsidR="003E14E7">
        <w:rPr>
          <w:rFonts w:ascii="Times New Roman" w:hAnsi="Times New Roman" w:cs="Times New Roman"/>
        </w:rPr>
        <w:t xml:space="preserve">more highly </w:t>
      </w:r>
      <w:r w:rsidR="00566533" w:rsidRPr="00FA58EC">
        <w:rPr>
          <w:rFonts w:ascii="Times New Roman" w:hAnsi="Times New Roman" w:cs="Times New Roman"/>
        </w:rPr>
        <w:t xml:space="preserve">expressed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8033F4">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5)" }, "properties" : { "noteIndex" : 0 }, "schema" : "https://github.com/citation-style-language/schema/raw/master/csl-citation.json" }</w:instrText>
      </w:r>
      <w:r w:rsidR="008033F4">
        <w:rPr>
          <w:rFonts w:ascii="Times New Roman" w:hAnsi="Times New Roman" w:cs="Times New Roman"/>
        </w:rPr>
        <w:fldChar w:fldCharType="separate"/>
      </w:r>
      <w:r w:rsidR="00DA5F98" w:rsidRPr="00DA5F98">
        <w:rPr>
          <w:rFonts w:ascii="Times New Roman" w:hAnsi="Times New Roman" w:cs="Times New Roman"/>
          <w:noProof/>
        </w:rPr>
        <w:t>(25)</w:t>
      </w:r>
      <w:r w:rsidR="008033F4">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6)" }, "properties" : { "noteIndex" : 0 }, "schema" : "https://github.com/citation-style-language/schema/raw/master/csl-citation.json" }</w:instrText>
      </w:r>
      <w:r w:rsidR="008033F4">
        <w:rPr>
          <w:rFonts w:ascii="Times New Roman" w:hAnsi="Times New Roman" w:cs="Times New Roman"/>
        </w:rPr>
        <w:fldChar w:fldCharType="separate"/>
      </w:r>
      <w:r w:rsidR="00DA5F98" w:rsidRPr="00DA5F98">
        <w:rPr>
          <w:rFonts w:ascii="Times New Roman" w:hAnsi="Times New Roman" w:cs="Times New Roman"/>
          <w:noProof/>
        </w:rPr>
        <w:t>(26)</w:t>
      </w:r>
      <w:r w:rsidR="008033F4">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del w:id="73" w:author="Dave Bridges" w:date="2013-11-17T12:37:00Z">
        <w:r w:rsidR="00C85C8E" w:rsidRPr="00FA58EC" w:rsidDel="00CD3CC7">
          <w:rPr>
            <w:rFonts w:ascii="Times New Roman" w:hAnsi="Times New Roman" w:cs="Times New Roman"/>
          </w:rPr>
          <w:delText xml:space="preserve"> </w:delText>
        </w:r>
      </w:del>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7,28)" }, "properties" : { "noteIndex" : 0 }, "schema" : "https://github.com/citation-style-language/schema/raw/master/csl-citation.json" }</w:instrText>
      </w:r>
      <w:r w:rsidR="008033F4">
        <w:rPr>
          <w:rFonts w:ascii="Times New Roman" w:hAnsi="Times New Roman" w:cs="Times New Roman"/>
        </w:rPr>
        <w:fldChar w:fldCharType="separate"/>
      </w:r>
      <w:r w:rsidR="00DA5F98" w:rsidRPr="00DA5F98">
        <w:rPr>
          <w:rFonts w:ascii="Times New Roman" w:hAnsi="Times New Roman" w:cs="Times New Roman"/>
          <w:noProof/>
        </w:rPr>
        <w:t>(27,28)</w:t>
      </w:r>
      <w:r w:rsidR="008033F4">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A7409F6" w14:textId="2A084E5A" w:rsidR="00F5375B" w:rsidRPr="00FA58EC" w:rsidRDefault="00692386" w:rsidP="003E423D">
      <w:pPr>
        <w:bidi w:val="0"/>
        <w:spacing w:line="480" w:lineRule="auto"/>
        <w:rPr>
          <w:rFonts w:ascii="Times New Roman" w:hAnsi="Times New Roman" w:cs="Times New Roman"/>
        </w:rPr>
      </w:pPr>
      <w:r w:rsidRPr="00FA58EC">
        <w:rPr>
          <w:rFonts w:ascii="Times New Roman" w:hAnsi="Times New Roman" w:cs="Times New Roman"/>
        </w:rPr>
        <w:t xml:space="preserve">In addition to </w:t>
      </w:r>
      <w:del w:id="74" w:author="Dave Bridges" w:date="2013-11-17T12:38:00Z">
        <w:r w:rsidRPr="00FA58EC" w:rsidDel="00CD3CC7">
          <w:rPr>
            <w:rFonts w:ascii="Times New Roman" w:hAnsi="Times New Roman" w:cs="Times New Roman"/>
          </w:rPr>
          <w:delText>t</w:delText>
        </w:r>
        <w:r w:rsidRPr="00CD3CC7" w:rsidDel="00CD3CC7">
          <w:rPr>
            <w:rFonts w:ascii="Times New Roman" w:hAnsi="Times New Roman" w:cs="Times New Roman"/>
            <w:i/>
            <w:rPrChange w:id="75" w:author="Dave Bridges" w:date="2013-11-17T12:38:00Z">
              <w:rPr>
                <w:rFonts w:ascii="Times New Roman" w:hAnsi="Times New Roman" w:cs="Times New Roman"/>
              </w:rPr>
            </w:rPrChange>
          </w:rPr>
          <w:delText xml:space="preserve">hese lipase </w:delText>
        </w:r>
      </w:del>
      <w:ins w:id="76" w:author="Dave Bridges" w:date="2013-11-17T12:38:00Z">
        <w:r w:rsidR="00CD3CC7">
          <w:rPr>
            <w:rFonts w:ascii="Times New Roman" w:hAnsi="Times New Roman" w:cs="Times New Roman"/>
            <w:i/>
          </w:rPr>
          <w:t>LPL</w:t>
        </w:r>
      </w:ins>
      <w:del w:id="77" w:author="Dave Bridges" w:date="2013-11-17T12:38:00Z">
        <w:r w:rsidRPr="00FA58EC" w:rsidDel="00CD3CC7">
          <w:rPr>
            <w:rFonts w:ascii="Times New Roman" w:hAnsi="Times New Roman" w:cs="Times New Roman"/>
          </w:rPr>
          <w:delText>genes</w:delText>
        </w:r>
      </w:del>
      <w:r w:rsidRPr="00FA58EC">
        <w:rPr>
          <w:rFonts w:ascii="Times New Roman" w:hAnsi="Times New Roman" w:cs="Times New Roman"/>
        </w:rPr>
        <w:t>, t</w:t>
      </w:r>
      <w:r w:rsidR="00C60B21" w:rsidRPr="00FA58EC">
        <w:rPr>
          <w:rFonts w:ascii="Times New Roman" w:hAnsi="Times New Roman" w:cs="Times New Roman"/>
        </w:rPr>
        <w:t xml:space="preserve">wo </w:t>
      </w:r>
      <w:r w:rsidR="00126840" w:rsidRPr="00FA58EC">
        <w:rPr>
          <w:rFonts w:ascii="Times New Roman" w:hAnsi="Times New Roman" w:cs="Times New Roman"/>
        </w:rPr>
        <w:t xml:space="preserve">important </w:t>
      </w:r>
      <w:r w:rsidR="00C60B21" w:rsidRPr="00FA58EC">
        <w:rPr>
          <w:rFonts w:ascii="Times New Roman" w:hAnsi="Times New Roman" w:cs="Times New Roman"/>
        </w:rPr>
        <w:t xml:space="preserve">direct regulators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nuclear </w:t>
      </w:r>
      <w:r w:rsidR="00B57506" w:rsidRPr="00FA58EC">
        <w:rPr>
          <w:rFonts w:ascii="Times New Roman" w:hAnsi="Times New Roman" w:cs="Times New Roman"/>
        </w:rPr>
        <w:t>re</w:t>
      </w:r>
      <w:r w:rsidR="00C60B21" w:rsidRPr="00FA58EC">
        <w:rPr>
          <w:rFonts w:ascii="Times New Roman" w:hAnsi="Times New Roman" w:cs="Times New Roman"/>
        </w:rPr>
        <w:t>ceptor interacting protein 1 (</w:t>
      </w:r>
      <w:r w:rsidR="00C60B21" w:rsidRPr="00FA58EC">
        <w:rPr>
          <w:rFonts w:ascii="Times New Roman" w:hAnsi="Times New Roman" w:cs="Times New Roman"/>
          <w:i/>
        </w:rPr>
        <w:t>NRIP1</w:t>
      </w:r>
      <w:r w:rsidR="00C60B21" w:rsidRPr="00FA58EC">
        <w:rPr>
          <w:rFonts w:ascii="Times New Roman" w:hAnsi="Times New Roman" w:cs="Times New Roman"/>
        </w:rPr>
        <w:t>, also called RIP140</w:t>
      </w:r>
      <w:r w:rsidR="00DC618D">
        <w:rPr>
          <w:rFonts w:ascii="Times New Roman" w:hAnsi="Times New Roman" w:cs="Times New Roman"/>
        </w:rPr>
        <w:t xml:space="preserve"> see Figure 4D</w:t>
      </w:r>
      <w:r w:rsidR="00A0497C" w:rsidRPr="00FA58EC">
        <w:rPr>
          <w:rFonts w:ascii="Times New Roman" w:hAnsi="Times New Roman" w:cs="Times New Roman"/>
        </w:rPr>
        <w: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9)" }, "properties" : { "noteIndex" : 0 }, "schema" : "https://github.com/citation-style-language/schema/raw/master/csl-citation.json" }</w:instrText>
      </w:r>
      <w:r w:rsidR="008033F4">
        <w:rPr>
          <w:rFonts w:ascii="Times New Roman" w:hAnsi="Times New Roman" w:cs="Times New Roman"/>
        </w:rPr>
        <w:fldChar w:fldCharType="separate"/>
      </w:r>
      <w:r w:rsidR="00DA5F98" w:rsidRPr="00DA5F98">
        <w:rPr>
          <w:rFonts w:ascii="Times New Roman" w:hAnsi="Times New Roman" w:cs="Times New Roman"/>
          <w:noProof/>
        </w:rPr>
        <w:t>(29)</w:t>
      </w:r>
      <w:r w:rsidR="008033F4">
        <w:rPr>
          <w:rFonts w:ascii="Times New Roman" w:hAnsi="Times New Roman" w:cs="Times New Roman"/>
        </w:rPr>
        <w:fldChar w:fldCharType="end"/>
      </w:r>
      <w:r w:rsidR="00A0497C" w:rsidRPr="00FA58EC">
        <w:rPr>
          <w:rFonts w:ascii="Times New Roman" w:hAnsi="Times New Roman" w:cs="Times New Roman"/>
        </w:rPr>
        <w:t xml:space="preserve">, </w:t>
      </w:r>
      <w:r w:rsidR="00C60B21" w:rsidRPr="00FA58EC">
        <w:rPr>
          <w:rFonts w:ascii="Times New Roman" w:hAnsi="Times New Roman" w:cs="Times New Roman"/>
          <w:color w:val="000000"/>
          <w:shd w:val="clear" w:color="auto" w:fill="FFFFFF"/>
        </w:rPr>
        <w:t xml:space="preserve">and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2F62D0">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30)" }, "properties" : { "noteIndex" : 0 }, "schema" : "https://github.com/citation-style-language/schema/raw/master/csl-citation.json" }</w:instrText>
      </w:r>
      <w:r w:rsidR="002F62D0">
        <w:rPr>
          <w:rFonts w:ascii="Times New Roman" w:hAnsi="Times New Roman" w:cs="Times New Roman"/>
        </w:rPr>
        <w:fldChar w:fldCharType="separate"/>
      </w:r>
      <w:r w:rsidR="00DA5F98" w:rsidRPr="00DA5F98">
        <w:rPr>
          <w:rFonts w:ascii="Times New Roman" w:hAnsi="Times New Roman" w:cs="Times New Roman"/>
          <w:noProof/>
        </w:rPr>
        <w:t>(30)</w:t>
      </w:r>
      <w:r w:rsidR="002F62D0">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ere</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are strong candidates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i/>
          <w:color w:val="000000"/>
          <w:shd w:val="clear" w:color="auto" w:fill="FFFFFF"/>
        </w:rPr>
        <w:t>NRIP1</w:t>
      </w:r>
      <w:r w:rsidR="00DC618D">
        <w:rPr>
          <w:rFonts w:ascii="Times New Roman" w:hAnsi="Times New Roman" w:cs="Times New Roman"/>
          <w:i/>
          <w:color w:val="000000"/>
          <w:shd w:val="clear" w:color="auto" w:fill="FFFFFF"/>
        </w:rPr>
        <w:t xml:space="preserve"> </w:t>
      </w:r>
      <w:r w:rsidR="00C60B21" w:rsidRPr="00E25CCF">
        <w:rPr>
          <w:rFonts w:ascii="Times New Roman" w:hAnsi="Times New Roman" w:cs="Times New Roman"/>
          <w:color w:val="000000"/>
          <w:shd w:val="clear" w:color="auto" w:fill="FFFFFF"/>
        </w:rPr>
        <w:t>is</w:t>
      </w:r>
      <w:r w:rsidR="00C60B21" w:rsidRPr="00FA58EC">
        <w:rPr>
          <w:rFonts w:ascii="Times New Roman" w:hAnsi="Times New Roman" w:cs="Times New Roman"/>
          <w:color w:val="000000"/>
          <w:shd w:val="clear" w:color="auto" w:fill="FFFFFF"/>
        </w:rPr>
        <w:t xml:space="preserve"> also a</w:t>
      </w:r>
      <w:r w:rsidR="00A0497C" w:rsidRPr="00FA58EC">
        <w:rPr>
          <w:rFonts w:ascii="Times New Roman" w:hAnsi="Times New Roman" w:cs="Times New Roman"/>
          <w:color w:val="000000"/>
          <w:shd w:val="clear" w:color="auto" w:fill="FFFFFF"/>
        </w:rPr>
        <w:t xml:space="preserve"> transcription regulator of genes involved in lipid and glucose metabolism</w:t>
      </w:r>
      <w:r w:rsidR="008B2DE1" w:rsidRPr="00FA58EC">
        <w:rPr>
          <w:rFonts w:ascii="Times New Roman" w:hAnsi="Times New Roman" w:cs="Times New Roman"/>
          <w:color w:val="000000"/>
          <w:shd w:val="clear" w:color="auto" w:fill="FFFFFF"/>
        </w:rPr>
        <w:t xml:space="preserve"> </w:t>
      </w:r>
      <w:r w:rsidR="008033F4">
        <w:rPr>
          <w:rFonts w:ascii="Times New Roman" w:hAnsi="Times New Roman" w:cs="Times New Roman"/>
          <w:color w:val="000000"/>
          <w:shd w:val="clear" w:color="auto" w:fill="FFFFFF"/>
        </w:rPr>
        <w:fldChar w:fldCharType="begin" w:fldLock="1"/>
      </w:r>
      <w:r w:rsidR="00595EF5">
        <w:rPr>
          <w:rFonts w:ascii="Times New Roman" w:hAnsi="Times New Roman" w:cs="Times New Roman"/>
          <w:color w:val="000000"/>
          <w:shd w:val="clear" w:color="auto" w:fill="FFFFFF"/>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9)" }, "properties" : { "noteIndex" : 0 }, "schema" : "https://github.com/citation-style-language/schema/raw/master/csl-citation.json" }</w:instrText>
      </w:r>
      <w:r w:rsidR="008033F4">
        <w:rPr>
          <w:rFonts w:ascii="Times New Roman" w:hAnsi="Times New Roman" w:cs="Times New Roman"/>
          <w:color w:val="000000"/>
          <w:shd w:val="clear" w:color="auto" w:fill="FFFFFF"/>
        </w:rPr>
        <w:fldChar w:fldCharType="separate"/>
      </w:r>
      <w:r w:rsidR="00DA5F98" w:rsidRPr="00DA5F98">
        <w:rPr>
          <w:rFonts w:ascii="Times New Roman" w:hAnsi="Times New Roman" w:cs="Times New Roman"/>
          <w:noProof/>
          <w:color w:val="000000"/>
          <w:shd w:val="clear" w:color="auto" w:fill="FFFFFF"/>
        </w:rPr>
        <w:t>(29)</w:t>
      </w:r>
      <w:r w:rsidR="008033F4">
        <w:rPr>
          <w:rFonts w:ascii="Times New Roman" w:hAnsi="Times New Roman" w:cs="Times New Roman"/>
          <w:color w:val="000000"/>
          <w:shd w:val="clear" w:color="auto" w:fill="FFFFFF"/>
        </w:rPr>
        <w:fldChar w:fldCharType="end"/>
      </w:r>
      <w:r w:rsidR="00B8043A" w:rsidRPr="00FA58EC">
        <w:rPr>
          <w:rFonts w:ascii="Times New Roman" w:hAnsi="Times New Roman" w:cs="Times New Roman"/>
        </w:rPr>
        <w:t xml:space="preserve"> </w:t>
      </w:r>
      <w:r w:rsidR="00F5375B" w:rsidRPr="00FA58EC">
        <w:rPr>
          <w:rFonts w:ascii="Times New Roman" w:hAnsi="Times New Roman" w:cs="Times New Roman"/>
        </w:rPr>
        <w:t xml:space="preserve">and its induction </w:t>
      </w:r>
      <w:r w:rsidR="00C64656" w:rsidRPr="00FA58EC">
        <w:rPr>
          <w:rFonts w:ascii="Times New Roman" w:hAnsi="Times New Roman" w:cs="Times New Roman"/>
        </w:rPr>
        <w:t xml:space="preserve">may also </w:t>
      </w:r>
      <w:r w:rsidR="00126840" w:rsidRPr="00FA58EC">
        <w:rPr>
          <w:rFonts w:ascii="Times New Roman" w:hAnsi="Times New Roman" w:cs="Times New Roman"/>
        </w:rPr>
        <w:t>contribute to</w:t>
      </w:r>
      <w:r w:rsidR="00F5375B" w:rsidRPr="00FA58EC">
        <w:rPr>
          <w:rFonts w:ascii="Times New Roman" w:hAnsi="Times New Roman" w:cs="Times New Roman"/>
        </w:rPr>
        <w:t xml:space="preserve"> </w:t>
      </w:r>
      <w:r w:rsidR="00C64656" w:rsidRPr="00FA58EC">
        <w:rPr>
          <w:rFonts w:ascii="Times New Roman" w:hAnsi="Times New Roman" w:cs="Times New Roman"/>
        </w:rPr>
        <w:t>the effects observed in carbohydrate homeostasis.</w:t>
      </w:r>
    </w:p>
    <w:p w14:paraId="5854997F" w14:textId="74042F87"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TSH receptor (</w:t>
      </w:r>
      <w:r w:rsidR="0087605A" w:rsidRPr="00FA58EC">
        <w:rPr>
          <w:rFonts w:ascii="Times New Roman" w:hAnsi="Times New Roman" w:cs="Times New Roman"/>
          <w:i/>
        </w:rPr>
        <w:t>TSHR</w:t>
      </w:r>
      <w:r w:rsidR="0087605A" w:rsidRPr="00FA58EC">
        <w:rPr>
          <w:rFonts w:ascii="Times New Roman" w:hAnsi="Times New Roman" w:cs="Times New Roman"/>
        </w:rPr>
        <w:t>) and Oxytocin receptor (</w:t>
      </w:r>
      <w:r w:rsidR="0087605A" w:rsidRPr="00FA58EC">
        <w:rPr>
          <w:rFonts w:ascii="Times New Roman" w:hAnsi="Times New Roman" w:cs="Times New Roman"/>
          <w:i/>
        </w:rPr>
        <w:t>ACVR1C</w:t>
      </w:r>
      <w:r w:rsidR="0087605A" w:rsidRPr="00FA58EC">
        <w:rPr>
          <w:rFonts w:ascii="Times New Roman" w:hAnsi="Times New Roman" w:cs="Times New Roman"/>
        </w:rPr>
        <w:t xml:space="preserve">), were </w:t>
      </w:r>
      <w:r w:rsidR="003E14E7">
        <w:rPr>
          <w:rFonts w:ascii="Times New Roman" w:hAnsi="Times New Roman" w:cs="Times New Roman"/>
        </w:rPr>
        <w:t xml:space="preserve">more highly </w:t>
      </w:r>
      <w:proofErr w:type="gramStart"/>
      <w:r w:rsidR="003E14E7">
        <w:rPr>
          <w:rFonts w:ascii="Times New Roman" w:hAnsi="Times New Roman" w:cs="Times New Roman"/>
        </w:rPr>
        <w:t xml:space="preserve">expressed </w:t>
      </w:r>
      <w:r w:rsidR="0087605A" w:rsidRPr="00FA58EC">
        <w:rPr>
          <w:rFonts w:ascii="Times New Roman" w:hAnsi="Times New Roman" w:cs="Times New Roman"/>
        </w:rPr>
        <w:t xml:space="preserve"> in</w:t>
      </w:r>
      <w:proofErr w:type="gramEnd"/>
      <w:r w:rsidR="0087605A" w:rsidRPr="00FA58EC">
        <w:rPr>
          <w:rFonts w:ascii="Times New Roman" w:hAnsi="Times New Roman" w:cs="Times New Roman"/>
        </w:rPr>
        <w:t xml:space="preserve">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F)</w:t>
      </w:r>
      <w:r w:rsidR="00692386" w:rsidRPr="00FA58EC">
        <w:rPr>
          <w:rFonts w:ascii="Times New Roman" w:hAnsi="Times New Roman" w:cs="Times New Roman"/>
        </w:rPr>
        <w:t xml:space="preserve">. </w:t>
      </w:r>
    </w:p>
    <w:p w14:paraId="4A615720" w14:textId="0706ACE0" w:rsidR="00666507" w:rsidRDefault="00126840">
      <w:pPr>
        <w:bidi w:val="0"/>
        <w:spacing w:line="480" w:lineRule="auto"/>
        <w:rPr>
          <w:ins w:id="78" w:author="Dave Bridges" w:date="2013-11-17T12:39:00Z"/>
          <w:rFonts w:ascii="Times New Roman" w:hAnsi="Times New Roman" w:cs="Times New Roman"/>
        </w:rPr>
      </w:pPr>
      <w:proofErr w:type="spellStart"/>
      <w:r w:rsidRPr="00FA58EC">
        <w:rPr>
          <w:rFonts w:ascii="Times New Roman" w:hAnsi="Times New Roman" w:cs="Times New Roman"/>
        </w:rPr>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2F62D0">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2F62D0">
        <w:rPr>
          <w:rFonts w:ascii="Times New Roman" w:hAnsi="Times New Roman" w:cs="Times New Roman"/>
        </w:rPr>
        <w:fldChar w:fldCharType="separate"/>
      </w:r>
      <w:r w:rsidR="00DA5F98" w:rsidRPr="00DA5F98">
        <w:rPr>
          <w:rFonts w:ascii="Times New Roman" w:hAnsi="Times New Roman" w:cs="Times New Roman"/>
          <w:noProof/>
        </w:rPr>
        <w:t>(31)</w:t>
      </w:r>
      <w:r w:rsidR="002F62D0">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different 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two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enzymes, m</w:t>
      </w:r>
      <w:r w:rsidR="00666507" w:rsidRPr="00FA58EC">
        <w:rPr>
          <w:rFonts w:ascii="Times New Roman" w:hAnsi="Times New Roman" w:cs="Times New Roman"/>
        </w:rPr>
        <w:t xml:space="preserve">uscl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and </w:t>
      </w:r>
      <w:proofErr w:type="spellStart"/>
      <w:r w:rsidR="00666507" w:rsidRPr="00FA58EC">
        <w:rPr>
          <w:rFonts w:ascii="Times New Roman" w:hAnsi="Times New Roman" w:cs="Times New Roman"/>
        </w:rPr>
        <w:t>phosphohexomut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GM3</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del w:id="79" w:author="Dave Bridges" w:date="2013-11-17T12:38:00Z">
        <w:r w:rsidR="00666507" w:rsidRPr="00FA58EC" w:rsidDel="00CD3CC7">
          <w:rPr>
            <w:rFonts w:ascii="Times New Roman" w:hAnsi="Times New Roman" w:cs="Times New Roman"/>
          </w:rPr>
          <w:delText xml:space="preserve">also </w:delText>
        </w:r>
      </w:del>
      <w:ins w:id="80" w:author="Dave Bridges" w:date="2013-11-17T12:38:00Z">
        <w:r w:rsidR="00CD3CC7">
          <w:rPr>
            <w:rFonts w:ascii="Times New Roman" w:hAnsi="Times New Roman" w:cs="Times New Roman"/>
          </w:rPr>
          <w:t>significantly</w:t>
        </w:r>
        <w:r w:rsidR="00CD3CC7" w:rsidRPr="00FA58EC">
          <w:rPr>
            <w:rFonts w:ascii="Times New Roman" w:hAnsi="Times New Roman" w:cs="Times New Roman"/>
          </w:rPr>
          <w:t xml:space="preserve"> </w:t>
        </w:r>
      </w:ins>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thes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has not been characterized. </w:t>
      </w:r>
    </w:p>
    <w:p w14:paraId="4E4AD5A8" w14:textId="77777777" w:rsidR="00B27529" w:rsidRPr="00FA58EC" w:rsidRDefault="00B27529" w:rsidP="00B27529">
      <w:pPr>
        <w:bidi w:val="0"/>
        <w:spacing w:line="480" w:lineRule="auto"/>
        <w:rPr>
          <w:ins w:id="81" w:author="Dave Bridges" w:date="2013-11-17T12:39:00Z"/>
          <w:rFonts w:ascii="Times New Roman" w:hAnsi="Times New Roman" w:cs="Times New Roman"/>
          <w:b/>
          <w:bCs/>
        </w:rPr>
      </w:pPr>
      <w:ins w:id="82" w:author="Dave Bridges" w:date="2013-11-17T12:39:00Z">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ins>
    </w:p>
    <w:p w14:paraId="27F36FD1" w14:textId="77777777" w:rsidR="00B27529" w:rsidRDefault="00B27529" w:rsidP="00B27529">
      <w:pPr>
        <w:bidi w:val="0"/>
        <w:spacing w:line="480" w:lineRule="auto"/>
        <w:rPr>
          <w:ins w:id="83" w:author="Dave Bridges" w:date="2013-11-17T12:39:00Z"/>
          <w:rFonts w:ascii="Times New Roman" w:hAnsi="Times New Roman" w:cs="Times New Roman"/>
        </w:rPr>
      </w:pPr>
      <w:ins w:id="84" w:author="Dave Bridges" w:date="2013-11-17T12:39:00Z">
        <w:r>
          <w:rPr>
            <w:rFonts w:ascii="Times New Roman" w:hAnsi="Times New Roman" w:cs="Times New Roman"/>
          </w:rPr>
          <w:t>W</w:t>
        </w:r>
        <w:r w:rsidRPr="00FA58EC">
          <w:rPr>
            <w:rFonts w:ascii="Times New Roman" w:hAnsi="Times New Roman" w:cs="Times New Roman"/>
          </w:rPr>
          <w:t xml:space="preserve">e observed no difference in expression of </w:t>
        </w:r>
        <w:r>
          <w:rPr>
            <w:rFonts w:ascii="Times New Roman" w:hAnsi="Times New Roman" w:cs="Times New Roman"/>
          </w:rPr>
          <w:t>canonical</w:t>
        </w:r>
        <w:r w:rsidRPr="00FA58EC">
          <w:rPr>
            <w:rFonts w:ascii="Times New Roman" w:hAnsi="Times New Roman" w:cs="Times New Roman"/>
          </w:rPr>
          <w:t xml:space="preserve"> transcripts important for insulin signaling and response to insulin in adipocytes, including insulin receptor (</w:t>
        </w:r>
        <w:r w:rsidRPr="00FA58EC">
          <w:rPr>
            <w:rFonts w:ascii="Times New Roman" w:hAnsi="Times New Roman" w:cs="Times New Roman"/>
            <w:i/>
          </w:rPr>
          <w:t>INSR</w:t>
        </w:r>
        <w:r w:rsidRPr="00FA58EC">
          <w:rPr>
            <w:rFonts w:ascii="Times New Roman" w:hAnsi="Times New Roman" w:cs="Times New Roman"/>
          </w:rPr>
          <w:t xml:space="preserve">), </w:t>
        </w:r>
        <w:r w:rsidRPr="00FA58EC">
          <w:rPr>
            <w:rFonts w:ascii="Times New Roman" w:hAnsi="Times New Roman" w:cs="Times New Roman"/>
            <w:i/>
          </w:rPr>
          <w:t>IRS1, IRS2</w:t>
        </w:r>
        <w:r w:rsidRPr="00FA58EC">
          <w:rPr>
            <w:rFonts w:ascii="Times New Roman" w:hAnsi="Times New Roman" w:cs="Times New Roman"/>
          </w:rPr>
          <w:t xml:space="preserve">, </w:t>
        </w:r>
        <w:r w:rsidRPr="00FA58EC">
          <w:rPr>
            <w:rFonts w:ascii="Times New Roman" w:hAnsi="Times New Roman" w:cs="Times New Roman"/>
            <w:i/>
          </w:rPr>
          <w:t>AKT1-3</w:t>
        </w:r>
        <w:r w:rsidRPr="00FA58EC">
          <w:rPr>
            <w:rFonts w:ascii="Times New Roman" w:hAnsi="Times New Roman" w:cs="Times New Roman"/>
          </w:rPr>
          <w:t xml:space="preserve">, or </w:t>
        </w:r>
        <w:r w:rsidRPr="00FA58EC">
          <w:rPr>
            <w:rFonts w:ascii="Times New Roman" w:hAnsi="Times New Roman" w:cs="Times New Roman"/>
            <w:i/>
          </w:rPr>
          <w:t xml:space="preserve">SLC2A4 </w:t>
        </w:r>
        <w:r w:rsidRPr="00FA58EC">
          <w:rPr>
            <w:rFonts w:ascii="Times New Roman" w:hAnsi="Times New Roman" w:cs="Times New Roman"/>
          </w:rPr>
          <w:lastRenderedPageBreak/>
          <w:t xml:space="preserve">(GLUT4; see </w:t>
        </w:r>
        <w:r>
          <w:rPr>
            <w:rFonts w:ascii="Times New Roman" w:hAnsi="Times New Roman" w:cs="Times New Roman"/>
          </w:rPr>
          <w:t xml:space="preserve">Supplementary </w:t>
        </w:r>
        <w:r w:rsidRPr="00FA58EC">
          <w:rPr>
            <w:rFonts w:ascii="Times New Roman" w:hAnsi="Times New Roman" w:cs="Times New Roman"/>
          </w:rPr>
          <w:t xml:space="preserve">Figure </w:t>
        </w:r>
        <w:r>
          <w:rPr>
            <w:rFonts w:ascii="Times New Roman" w:hAnsi="Times New Roman" w:cs="Times New Roman"/>
          </w:rPr>
          <w:t>2</w:t>
        </w:r>
        <w:r w:rsidRPr="00FA58EC">
          <w:rPr>
            <w:rFonts w:ascii="Times New Roman" w:hAnsi="Times New Roman" w:cs="Times New Roman"/>
          </w:rPr>
          <w:t xml:space="preserve">A-G).  This indicates that the observed insulin resistance is not caused by transcriptional changes in these genes.  In fact, most of these genes trended to be more highly expressed in the adipose tissue from these insulin resistant patients, potentially underlying an </w:t>
        </w:r>
        <w:proofErr w:type="spellStart"/>
        <w:r w:rsidRPr="00FA58EC">
          <w:rPr>
            <w:rFonts w:ascii="Times New Roman" w:hAnsi="Times New Roman" w:cs="Times New Roman"/>
          </w:rPr>
          <w:t>upregulation</w:t>
        </w:r>
        <w:proofErr w:type="spellEnd"/>
        <w:r w:rsidRPr="00FA58EC">
          <w:rPr>
            <w:rFonts w:ascii="Times New Roman" w:hAnsi="Times New Roman" w:cs="Times New Roman"/>
          </w:rPr>
          <w:t xml:space="preserve"> </w:t>
        </w:r>
        <w:r>
          <w:rPr>
            <w:rFonts w:ascii="Times New Roman" w:hAnsi="Times New Roman" w:cs="Times New Roman"/>
          </w:rPr>
          <w:t>that</w:t>
        </w:r>
        <w:r w:rsidRPr="00FA58EC">
          <w:rPr>
            <w:rFonts w:ascii="Times New Roman" w:hAnsi="Times New Roman" w:cs="Times New Roman"/>
          </w:rPr>
          <w:t xml:space="preserve"> compensates for an alternative insulin resistant mechanism.</w:t>
        </w:r>
      </w:ins>
    </w:p>
    <w:p w14:paraId="411559FA" w14:textId="77777777" w:rsidR="00B27529" w:rsidRDefault="00B27529" w:rsidP="00B27529">
      <w:pPr>
        <w:shd w:val="clear" w:color="auto" w:fill="FFFFFF"/>
        <w:bidi w:val="0"/>
        <w:spacing w:line="480" w:lineRule="auto"/>
        <w:rPr>
          <w:ins w:id="85" w:author="Dave Bridges" w:date="2013-11-17T12:39:00Z"/>
          <w:rFonts w:ascii="Times New Roman" w:eastAsia="Times New Roman" w:hAnsi="Times New Roman" w:cs="Times New Roman"/>
        </w:rPr>
      </w:pPr>
      <w:ins w:id="86" w:author="Dave Bridges" w:date="2013-11-17T12:39:00Z">
        <w:r>
          <w:rPr>
            <w:rFonts w:ascii="Times New Roman" w:hAnsi="Times New Roman" w:cs="Times New Roman"/>
          </w:rPr>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induced by GH in </w:t>
        </w:r>
        <w:r>
          <w:rPr>
            <w:rFonts w:ascii="Times New Roman" w:hAnsi="Times New Roman" w:cs="Times New Roman"/>
          </w:rPr>
          <w:t>mouse</w:t>
        </w:r>
        <w:r w:rsidRPr="00FA58EC">
          <w:rPr>
            <w:rFonts w:ascii="Times New Roman" w:hAnsi="Times New Roman" w:cs="Times New Roman"/>
          </w:rPr>
          <w:t xml:space="preserve"> adipose tissu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1)" }, "properties" : { "noteIndex" : 0 }, "schema" : "https://github.com/citation-style-language/schema/raw/master/csl-citation.json" }</w:instrText>
        </w:r>
        <w:r>
          <w:rPr>
            <w:rFonts w:ascii="Times New Roman" w:eastAsia="Times New Roman" w:hAnsi="Times New Roman" w:cs="Times New Roman"/>
          </w:rPr>
          <w:fldChar w:fldCharType="separate"/>
        </w:r>
        <w:r w:rsidRPr="00DA5F98">
          <w:rPr>
            <w:rFonts w:ascii="Times New Roman" w:eastAsia="Times New Roman" w:hAnsi="Times New Roman" w:cs="Times New Roman"/>
            <w:noProof/>
          </w:rPr>
          <w:t>(21)</w:t>
        </w:r>
        <w:r>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1)" }, "properties" : { "noteIndex" : 0 }, "schema" : "https://github.com/citation-style-language/schema/raw/master/csl-citation.json" }</w:instrText>
        </w:r>
        <w:r>
          <w:rPr>
            <w:rFonts w:ascii="Times New Roman" w:eastAsia="Times New Roman" w:hAnsi="Times New Roman" w:cs="Times New Roman"/>
          </w:rPr>
          <w:fldChar w:fldCharType="separate"/>
        </w:r>
        <w:r w:rsidRPr="00DA5F98">
          <w:rPr>
            <w:rFonts w:ascii="Times New Roman" w:eastAsia="Times New Roman" w:hAnsi="Times New Roman" w:cs="Times New Roman"/>
            <w:noProof/>
          </w:rPr>
          <w:t>(21)</w:t>
        </w:r>
        <w:r>
          <w:rPr>
            <w:rFonts w:ascii="Times New Roman" w:eastAsia="Times New Roman" w:hAnsi="Times New Roman" w:cs="Times New Roman"/>
          </w:rPr>
          <w:fldChar w:fldCharType="end"/>
        </w:r>
        <w:r>
          <w:rPr>
            <w:rFonts w:ascii="Times New Roman" w:eastAsia="Times New Roman" w:hAnsi="Times New Roman" w:cs="Times New Roman"/>
          </w:rPr>
          <w:t>.</w:t>
        </w:r>
        <w:r w:rsidRPr="00FA58EC">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P=0.95, Figure 4A</w:t>
        </w:r>
        <w:r w:rsidRPr="00FA58EC">
          <w:rPr>
            <w:rFonts w:ascii="Times New Roman" w:eastAsia="Times New Roman" w:hAnsi="Times New Roman" w:cs="Times New Roman"/>
          </w:rPr>
          <w:t>).</w:t>
        </w:r>
        <w:r>
          <w:rPr>
            <w:rFonts w:ascii="Times New Roman" w:eastAsia="Times New Roman" w:hAnsi="Times New Roman" w:cs="Times New Roman"/>
          </w:rPr>
          <w:t xml:space="preserve">  </w:t>
        </w:r>
        <w:r w:rsidRPr="005F7615">
          <w:rPr>
            <w:rFonts w:ascii="Times New Roman" w:eastAsia="Times New Roman" w:hAnsi="Times New Roman" w:cs="Times New Roman"/>
            <w:i/>
          </w:rPr>
          <w:t>TNF</w:t>
        </w:r>
        <w:r>
          <w:rPr>
            <w:rFonts w:ascii="Times New Roman" w:eastAsia="Times New Roman" w:hAnsi="Times New Roman" w:cs="Times New Roman"/>
          </w:rPr>
          <w:t xml:space="preserve"> transcript levels are significantly reduced in </w:t>
        </w:r>
        <w:proofErr w:type="spellStart"/>
        <w:r>
          <w:rPr>
            <w:rFonts w:ascii="Times New Roman" w:eastAsia="Times New Roman" w:hAnsi="Times New Roman" w:cs="Times New Roman"/>
          </w:rPr>
          <w:t>acromegalic</w:t>
        </w:r>
        <w:proofErr w:type="spellEnd"/>
        <w:r>
          <w:rPr>
            <w:rFonts w:ascii="Times New Roman" w:eastAsia="Times New Roman" w:hAnsi="Times New Roman" w:cs="Times New Roman"/>
          </w:rPr>
          <w:t xml:space="preserve"> patients while the </w:t>
        </w:r>
        <w:proofErr w:type="spellStart"/>
        <w:r>
          <w:rPr>
            <w:rFonts w:ascii="Times New Roman" w:eastAsia="Times New Roman" w:hAnsi="Times New Roman" w:cs="Times New Roman"/>
          </w:rPr>
          <w:t>proinflammatory</w:t>
        </w:r>
        <w:proofErr w:type="spellEnd"/>
        <w:r>
          <w:rPr>
            <w:rFonts w:ascii="Times New Roman" w:eastAsia="Times New Roman" w:hAnsi="Times New Roman" w:cs="Times New Roman"/>
          </w:rPr>
          <w:t xml:space="preserve"> cytokines </w:t>
        </w:r>
        <w:r w:rsidRPr="005F7615">
          <w:rPr>
            <w:rFonts w:ascii="Times New Roman" w:eastAsia="Times New Roman" w:hAnsi="Times New Roman" w:cs="Times New Roman"/>
            <w:i/>
          </w:rPr>
          <w:t>IL1B</w:t>
        </w:r>
        <w:r>
          <w:rPr>
            <w:rFonts w:ascii="Times New Roman" w:eastAsia="Times New Roman" w:hAnsi="Times New Roman" w:cs="Times New Roman"/>
          </w:rPr>
          <w:t xml:space="preserve">, </w:t>
        </w:r>
        <w:r w:rsidRPr="005F7615">
          <w:rPr>
            <w:rFonts w:ascii="Times New Roman" w:eastAsia="Times New Roman" w:hAnsi="Times New Roman" w:cs="Times New Roman"/>
            <w:i/>
          </w:rPr>
          <w:t>IL6</w:t>
        </w:r>
        <w:r>
          <w:rPr>
            <w:rFonts w:ascii="Times New Roman" w:eastAsia="Times New Roman" w:hAnsi="Times New Roman" w:cs="Times New Roman"/>
          </w:rPr>
          <w:t xml:space="preserve"> and </w:t>
        </w:r>
        <w:r w:rsidRPr="005F7615">
          <w:rPr>
            <w:rFonts w:ascii="Times New Roman" w:eastAsia="Times New Roman" w:hAnsi="Times New Roman" w:cs="Times New Roman"/>
            <w:i/>
          </w:rPr>
          <w:t>MCP1</w:t>
        </w:r>
        <w:r>
          <w:rPr>
            <w:rFonts w:ascii="Times New Roman" w:eastAsia="Times New Roman" w:hAnsi="Times New Roman" w:cs="Times New Roman"/>
          </w:rPr>
          <w:t xml:space="preserve"> and the </w:t>
        </w:r>
        <w:proofErr w:type="spellStart"/>
        <w:r>
          <w:rPr>
            <w:rFonts w:ascii="Times New Roman" w:eastAsia="Times New Roman" w:hAnsi="Times New Roman" w:cs="Times New Roman"/>
          </w:rPr>
          <w:t>proinflammatory</w:t>
        </w:r>
        <w:proofErr w:type="spellEnd"/>
        <w:r>
          <w:rPr>
            <w:rFonts w:ascii="Times New Roman" w:eastAsia="Times New Roman" w:hAnsi="Times New Roman" w:cs="Times New Roman"/>
          </w:rPr>
          <w:t xml:space="preserve"> protein kinases </w:t>
        </w:r>
        <w:r w:rsidRPr="005F7615">
          <w:rPr>
            <w:rFonts w:ascii="Times New Roman" w:eastAsia="Times New Roman" w:hAnsi="Times New Roman" w:cs="Times New Roman"/>
            <w:i/>
          </w:rPr>
          <w:t>IKKB</w:t>
        </w:r>
        <w:r>
          <w:rPr>
            <w:rFonts w:ascii="Times New Roman" w:eastAsia="Times New Roman" w:hAnsi="Times New Roman" w:cs="Times New Roman"/>
          </w:rPr>
          <w:t xml:space="preserve">, </w:t>
        </w:r>
        <w:r w:rsidRPr="005F7615">
          <w:rPr>
            <w:rFonts w:ascii="Times New Roman" w:eastAsia="Times New Roman" w:hAnsi="Times New Roman" w:cs="Times New Roman"/>
            <w:i/>
          </w:rPr>
          <w:t>IKBKE</w:t>
        </w:r>
        <w:r>
          <w:rPr>
            <w:rFonts w:ascii="Times New Roman" w:eastAsia="Times New Roman" w:hAnsi="Times New Roman" w:cs="Times New Roman"/>
          </w:rPr>
          <w:t xml:space="preserve"> all trend towards lower expression (data not shown).  The JNK and PKC family members were </w:t>
        </w:r>
        <w:proofErr w:type="spellStart"/>
        <w:r>
          <w:rPr>
            <w:rFonts w:ascii="Times New Roman" w:eastAsia="Times New Roman" w:hAnsi="Times New Roman" w:cs="Times New Roman"/>
          </w:rPr>
          <w:t>upregulated</w:t>
        </w:r>
        <w:proofErr w:type="spellEnd"/>
        <w:r>
          <w:rPr>
            <w:rFonts w:ascii="Times New Roman" w:eastAsia="Times New Roman" w:hAnsi="Times New Roman" w:cs="Times New Roman"/>
          </w:rPr>
          <w:t xml:space="preserve"> by more than 15% between controls and acromegaly patients. </w:t>
        </w:r>
        <w:r w:rsidRPr="00B0723B">
          <w:rPr>
            <w:rFonts w:ascii="Times New Roman" w:eastAsia="Times New Roman" w:hAnsi="Times New Roman" w:cs="Times New Roman"/>
          </w:rPr>
          <w:t>These</w:t>
        </w:r>
        <w:r>
          <w:rPr>
            <w:rFonts w:ascii="Times New Roman" w:eastAsia="Times New Roman" w:hAnsi="Times New Roman" w:cs="Times New Roman"/>
          </w:rPr>
          <w:t xml:space="preserve"> data support the hypothesis that insulin resistance in these patients is not due to enhanced inflammatory signaling.</w:t>
        </w:r>
      </w:ins>
    </w:p>
    <w:p w14:paraId="6B29965F" w14:textId="37C6C97F" w:rsidR="00B27529" w:rsidRPr="00FA58EC" w:rsidRDefault="00B27529" w:rsidP="00B27529">
      <w:pPr>
        <w:bidi w:val="0"/>
        <w:spacing w:line="480" w:lineRule="auto"/>
        <w:rPr>
          <w:ins w:id="87" w:author="Dave Bridges" w:date="2013-11-17T12:39:00Z"/>
          <w:rFonts w:ascii="Times New Roman" w:hAnsi="Times New Roman" w:cs="Times New Roman"/>
        </w:rPr>
      </w:pPr>
      <w:ins w:id="88" w:author="Dave Bridges" w:date="2013-11-17T12:39:00Z">
        <w:r>
          <w:rPr>
            <w:rFonts w:ascii="Times New Roman" w:hAnsi="Times New Roman" w:cs="Times New Roman"/>
          </w:rPr>
          <w:t>A</w:t>
        </w:r>
        <w:r w:rsidRPr="00FA58EC">
          <w:rPr>
            <w:rFonts w:ascii="Times New Roman" w:hAnsi="Times New Roman" w:cs="Times New Roman"/>
          </w:rPr>
          <w:t xml:space="preserve"> possible link between acromegaly and insulin resistance may be the fatty acid </w:t>
        </w:r>
        <w:proofErr w:type="spellStart"/>
        <w:r w:rsidRPr="00FA58EC">
          <w:rPr>
            <w:rFonts w:ascii="Times New Roman" w:hAnsi="Times New Roman" w:cs="Times New Roman"/>
          </w:rPr>
          <w:t>desturase</w:t>
        </w:r>
        <w:proofErr w:type="spellEnd"/>
        <w:r w:rsidRPr="00FA58EC">
          <w:rPr>
            <w:rFonts w:ascii="Times New Roman" w:hAnsi="Times New Roman" w:cs="Times New Roman"/>
          </w:rPr>
          <w:t xml:space="preserve"> 2 (</w:t>
        </w:r>
        <w:r w:rsidRPr="00FA58EC">
          <w:rPr>
            <w:rFonts w:ascii="Times New Roman" w:hAnsi="Times New Roman" w:cs="Times New Roman"/>
            <w:i/>
          </w:rPr>
          <w:t>FADS2</w:t>
        </w:r>
        <w:r w:rsidRPr="00FA58EC">
          <w:rPr>
            <w:rFonts w:ascii="Times New Roman" w:hAnsi="Times New Roman" w:cs="Times New Roman"/>
            <w:b/>
            <w:bCs/>
            <w:i/>
            <w:iCs/>
          </w:rPr>
          <w:t>)</w:t>
        </w:r>
        <w:r w:rsidRPr="00FA58EC">
          <w:rPr>
            <w:rFonts w:ascii="Times New Roman" w:hAnsi="Times New Roman" w:cs="Times New Roman"/>
          </w:rPr>
          <w:t>, delta-6-desaturase</w:t>
        </w:r>
        <w:r>
          <w:rPr>
            <w:rFonts w:ascii="Times New Roman" w:hAnsi="Times New Roman" w:cs="Times New Roman"/>
          </w:rPr>
          <w:t>, Figure 4B</w:t>
        </w:r>
        <w:r w:rsidRPr="00FA58EC">
          <w:rPr>
            <w:rFonts w:ascii="Times New Roman" w:hAnsi="Times New Roman" w:cs="Times New Roman"/>
          </w:rPr>
          <w:t xml:space="preserve">).  </w:t>
        </w:r>
        <w:r>
          <w:rPr>
            <w:rFonts w:ascii="Times New Roman" w:hAnsi="Times New Roman" w:cs="Times New Roman"/>
          </w:rPr>
          <w:t>This</w:t>
        </w:r>
        <w:r w:rsidRPr="00FA58EC">
          <w:rPr>
            <w:rFonts w:ascii="Times New Roman" w:hAnsi="Times New Roman" w:cs="Times New Roman"/>
          </w:rPr>
          <w:t xml:space="preserve"> enzyme function</w:t>
        </w:r>
        <w:r>
          <w:rPr>
            <w:rFonts w:ascii="Times New Roman" w:hAnsi="Times New Roman" w:cs="Times New Roman"/>
          </w:rPr>
          <w:t>s</w:t>
        </w:r>
        <w:r w:rsidRPr="00FA58EC">
          <w:rPr>
            <w:rFonts w:ascii="Times New Roman" w:hAnsi="Times New Roman" w:cs="Times New Roman"/>
          </w:rPr>
          <w:t xml:space="preserve"> to add double bonds to acyl chains during </w:t>
        </w:r>
        <w:proofErr w:type="spellStart"/>
        <w:r w:rsidRPr="00FA58EC">
          <w:rPr>
            <w:rFonts w:ascii="Times New Roman" w:hAnsi="Times New Roman" w:cs="Times New Roman"/>
          </w:rPr>
          <w:t>lipogenesis</w:t>
        </w:r>
        <w:proofErr w:type="spellEnd"/>
        <w:r w:rsidRPr="00FA58EC">
          <w:rPr>
            <w:rFonts w:ascii="Times New Roman" w:hAnsi="Times New Roman" w:cs="Times New Roman"/>
          </w:rPr>
          <w:t xml:space="preserve"> and </w:t>
        </w:r>
        <w:r>
          <w:rPr>
            <w:rFonts w:ascii="Times New Roman" w:hAnsi="Times New Roman" w:cs="Times New Roman"/>
          </w:rPr>
          <w:t>its</w:t>
        </w:r>
        <w:r w:rsidRPr="00FA58EC">
          <w:rPr>
            <w:rFonts w:ascii="Times New Roman" w:hAnsi="Times New Roman" w:cs="Times New Roman"/>
          </w:rPr>
          <w:t xml:space="preserve"> </w:t>
        </w:r>
        <w:proofErr w:type="spellStart"/>
        <w:r w:rsidRPr="00FA58EC">
          <w:rPr>
            <w:rFonts w:ascii="Times New Roman" w:hAnsi="Times New Roman" w:cs="Times New Roman"/>
          </w:rPr>
          <w:t>activiti</w:t>
        </w:r>
        <w:r>
          <w:rPr>
            <w:rFonts w:ascii="Times New Roman" w:hAnsi="Times New Roman" w:cs="Times New Roman"/>
          </w:rPr>
          <w:t>y</w:t>
        </w:r>
        <w:proofErr w:type="spellEnd"/>
        <w:r w:rsidRPr="00FA58EC">
          <w:rPr>
            <w:rFonts w:ascii="Times New Roman" w:hAnsi="Times New Roman" w:cs="Times New Roman"/>
          </w:rPr>
          <w:t xml:space="preserve"> </w:t>
        </w:r>
        <w:r>
          <w:rPr>
            <w:rFonts w:ascii="Times New Roman" w:hAnsi="Times New Roman" w:cs="Times New Roman"/>
          </w:rPr>
          <w:t>is</w:t>
        </w:r>
        <w:r w:rsidRPr="00FA58EC">
          <w:rPr>
            <w:rFonts w:ascii="Times New Roman" w:hAnsi="Times New Roman" w:cs="Times New Roman"/>
          </w:rPr>
          <w:t xml:space="preserve"> associated with metabolic syndrome</w:t>
        </w:r>
        <w:r>
          <w:rPr>
            <w:rFonts w:ascii="Times New Roman" w:hAnsi="Times New Roman" w:cs="Times New Roman"/>
          </w:rPr>
          <w:t xml:space="preserve"> in human subjec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22,23)" }, "properties" : { "noteIndex" : 0 }, "schema" : "https://github.com/citation-style-language/schema/raw/master/csl-citation.json" }</w:instrText>
        </w:r>
        <w:r>
          <w:rPr>
            <w:rFonts w:ascii="Times New Roman" w:hAnsi="Times New Roman" w:cs="Times New Roman"/>
          </w:rPr>
          <w:fldChar w:fldCharType="separate"/>
        </w:r>
        <w:r w:rsidRPr="00DA5F98">
          <w:rPr>
            <w:rFonts w:ascii="Times New Roman" w:hAnsi="Times New Roman" w:cs="Times New Roman"/>
            <w:noProof/>
          </w:rPr>
          <w:t>(22,23)</w:t>
        </w:r>
        <w:r>
          <w:rPr>
            <w:rFonts w:ascii="Times New Roman" w:hAnsi="Times New Roman" w:cs="Times New Roman"/>
          </w:rPr>
          <w:fldChar w:fldCharType="end"/>
        </w:r>
        <w:r>
          <w:rPr>
            <w:rFonts w:ascii="Times New Roman" w:hAnsi="Times New Roman" w:cs="Times New Roman"/>
          </w:rPr>
          <w:t>.</w:t>
        </w:r>
        <w:r w:rsidRPr="00FA58EC">
          <w:rPr>
            <w:rFonts w:ascii="Times New Roman" w:hAnsi="Times New Roman" w:cs="Times New Roman"/>
          </w:rPr>
          <w:t xml:space="preserve"> </w:t>
        </w:r>
        <w:r>
          <w:rPr>
            <w:rFonts w:ascii="Times New Roman" w:hAnsi="Times New Roman" w:cs="Times New Roman"/>
          </w:rPr>
          <w:t>The e</w:t>
        </w:r>
        <w:r w:rsidRPr="00FA58EC">
          <w:rPr>
            <w:rFonts w:ascii="Times New Roman" w:hAnsi="Times New Roman" w:cs="Times New Roman"/>
          </w:rPr>
          <w:t xml:space="preserve">xpression of </w:t>
        </w:r>
        <w:r w:rsidRPr="00A35323">
          <w:rPr>
            <w:rFonts w:ascii="Times New Roman" w:hAnsi="Times New Roman" w:cs="Times New Roman"/>
            <w:i/>
            <w:iCs/>
          </w:rPr>
          <w:t>FADS2</w:t>
        </w:r>
        <w:r w:rsidRPr="00FA58EC">
          <w:rPr>
            <w:rFonts w:ascii="Times New Roman" w:hAnsi="Times New Roman" w:cs="Times New Roman"/>
          </w:rPr>
          <w:t xml:space="preserve"> has recently been shown to be induced by GH in mi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4)" }, "properties" : { "noteIndex" : 0 }, "schema" : "https://github.com/citation-style-language/schema/raw/master/csl-citation.json" }</w:instrText>
        </w:r>
        <w:r>
          <w:rPr>
            <w:rFonts w:ascii="Times New Roman" w:hAnsi="Times New Roman" w:cs="Times New Roman"/>
          </w:rPr>
          <w:fldChar w:fldCharType="separate"/>
        </w:r>
        <w:r w:rsidRPr="00DA5F98">
          <w:rPr>
            <w:rFonts w:ascii="Times New Roman" w:hAnsi="Times New Roman" w:cs="Times New Roman"/>
            <w:noProof/>
          </w:rPr>
          <w:t>(24)</w:t>
        </w:r>
        <w:r>
          <w:rPr>
            <w:rFonts w:ascii="Times New Roman" w:hAnsi="Times New Roman" w:cs="Times New Roman"/>
          </w:rPr>
          <w:fldChar w:fldCharType="end"/>
        </w:r>
        <w:r w:rsidRPr="00FA58EC">
          <w:rPr>
            <w:rFonts w:ascii="Times New Roman" w:hAnsi="Times New Roman" w:cs="Times New Roman"/>
          </w:rPr>
          <w:t>.</w:t>
        </w:r>
        <w:r>
          <w:rPr>
            <w:rFonts w:ascii="Times New Roman" w:hAnsi="Times New Roman" w:cs="Times New Roman"/>
          </w:rPr>
          <w:t xml:space="preserve"> </w:t>
        </w:r>
      </w:ins>
    </w:p>
    <w:p w14:paraId="4F9BF368" w14:textId="77777777" w:rsidR="00B27529" w:rsidRPr="00FA58EC" w:rsidDel="00B27529" w:rsidRDefault="00B27529">
      <w:pPr>
        <w:bidi w:val="0"/>
        <w:spacing w:line="480" w:lineRule="auto"/>
        <w:rPr>
          <w:del w:id="89" w:author="Dave Bridges" w:date="2013-11-17T12:39:00Z"/>
          <w:rFonts w:ascii="Times New Roman" w:hAnsi="Times New Roman" w:cs="Times New Roman"/>
        </w:rPr>
      </w:pPr>
    </w:p>
    <w:p w14:paraId="13583BE5" w14:textId="77777777" w:rsidR="00666507" w:rsidRPr="00FA58EC" w:rsidRDefault="00666507">
      <w:pPr>
        <w:bidi w:val="0"/>
        <w:spacing w:line="480" w:lineRule="auto"/>
        <w:rPr>
          <w:rFonts w:ascii="Times New Roman" w:hAnsi="Times New Roman" w:cs="Times New Roman"/>
        </w:rPr>
      </w:pPr>
    </w:p>
    <w:p w14:paraId="3AFE8ECB"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52B8C9FA" w14:textId="0AC66EEC"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commentRangeStart w:id="90"/>
      <w:r w:rsidRPr="00FA58EC">
        <w:rPr>
          <w:rFonts w:ascii="Times New Roman" w:hAnsi="Times New Roman" w:cs="Times New Roman"/>
          <w:i/>
          <w:lang w:val="en-GB"/>
        </w:rPr>
        <w:t>HSD11B1</w:t>
      </w:r>
      <w:commentRangeEnd w:id="90"/>
      <w:r w:rsidR="00834FAF">
        <w:rPr>
          <w:rStyle w:val="CommentReference"/>
        </w:rPr>
        <w:commentReference w:id="90"/>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in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 xml:space="preserve">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8D32FD">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2)" }, "properties" : { "noteIndex" : 0 }, "schema" : "https://github.com/citation-style-language/schema/raw/master/csl-citation.json" }</w:instrText>
      </w:r>
      <w:r w:rsidR="008D32FD">
        <w:rPr>
          <w:rFonts w:ascii="Times New Roman" w:hAnsi="Times New Roman" w:cs="Times New Roman"/>
        </w:rPr>
        <w:fldChar w:fldCharType="separate"/>
      </w:r>
      <w:r w:rsidR="00DA5F98" w:rsidRPr="00DA5F98">
        <w:rPr>
          <w:rFonts w:ascii="Times New Roman" w:hAnsi="Times New Roman" w:cs="Times New Roman"/>
          <w:noProof/>
        </w:rPr>
        <w:t>(32)</w:t>
      </w:r>
      <w:r w:rsidR="008D32FD">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B171D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3)" }, "properties" : { "noteIndex" : 0 }, "schema" : "https://github.com/citation-style-language/schema/raw/master/csl-citation.json" }</w:instrText>
      </w:r>
      <w:r w:rsidR="00B171DF">
        <w:rPr>
          <w:rFonts w:ascii="Times New Roman" w:hAnsi="Times New Roman" w:cs="Times New Roman"/>
        </w:rPr>
        <w:fldChar w:fldCharType="separate"/>
      </w:r>
      <w:r w:rsidR="00DA5F98" w:rsidRPr="00DA5F98">
        <w:rPr>
          <w:rFonts w:ascii="Times New Roman" w:hAnsi="Times New Roman" w:cs="Times New Roman"/>
          <w:noProof/>
        </w:rPr>
        <w:t>(33)</w:t>
      </w:r>
      <w:r w:rsidR="00B171DF">
        <w:rPr>
          <w:rFonts w:ascii="Times New Roman" w:hAnsi="Times New Roman" w:cs="Times New Roman"/>
        </w:rPr>
        <w:fldChar w:fldCharType="end"/>
      </w:r>
      <w:r w:rsidRPr="00FA58EC">
        <w:rPr>
          <w:rFonts w:ascii="Times New Roman" w:hAnsi="Times New Roman" w:cs="Times New Roman"/>
        </w:rPr>
        <w:t xml:space="preserve"> and in acromegaly patients </w:t>
      </w:r>
      <w:r w:rsidR="00B171D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4,35)" }, "properties" : { "noteIndex" : 0 }, "schema" : "https://github.com/citation-style-language/schema/raw/master/csl-citation.json" }</w:instrText>
      </w:r>
      <w:r w:rsidR="00B171DF">
        <w:rPr>
          <w:rFonts w:ascii="Times New Roman" w:hAnsi="Times New Roman" w:cs="Times New Roman"/>
        </w:rPr>
        <w:fldChar w:fldCharType="separate"/>
      </w:r>
      <w:r w:rsidR="00DA5F98" w:rsidRPr="00DA5F98">
        <w:rPr>
          <w:rFonts w:ascii="Times New Roman" w:hAnsi="Times New Roman" w:cs="Times New Roman"/>
          <w:noProof/>
        </w:rPr>
        <w:t>(34,35)</w:t>
      </w:r>
      <w:r w:rsidR="00B171D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r w:rsidRPr="00FA58EC">
        <w:rPr>
          <w:rFonts w:ascii="Times New Roman" w:hAnsi="Times New Roman" w:cs="Times New Roman"/>
        </w:rPr>
        <w:t>The net effect of these two changes is predicted to enhance glucocorticoid-responsive effects</w:t>
      </w:r>
      <w:r w:rsidR="000C1783" w:rsidRPr="00FA58EC">
        <w:rPr>
          <w:rFonts w:ascii="Times New Roman" w:hAnsi="Times New Roman" w:cs="Times New Roman"/>
        </w:rPr>
        <w:t xml:space="preserve">.  </w:t>
      </w:r>
      <w:r w:rsidRPr="00FA58EC">
        <w:rPr>
          <w:rFonts w:ascii="Times New Roman" w:hAnsi="Times New Roman" w:cs="Times New Roman"/>
        </w:rPr>
        <w:t xml:space="preserve">Glucocorticoids </w:t>
      </w:r>
      <w:r w:rsidRPr="00FA58EC">
        <w:rPr>
          <w:rFonts w:ascii="Times New Roman" w:hAnsi="Times New Roman" w:cs="Times New Roman"/>
        </w:rPr>
        <w:lastRenderedPageBreak/>
        <w:t xml:space="preserve">have profound metabolic effects in adipose tissue </w:t>
      </w:r>
      <w:r w:rsidR="008501BA">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16/j.metabol.2011.06.012", "ISSN" : "1532-8600", "PMID" : "21864867", "abstract" : "Glucocorticoids (GCs) have long been accepted as being catabolic in nature, liberating energy substrates during times of stress to supply the increased metabolic demand of the body. The effects of GCs on adipose tissue metabolism are conflicting, however, because patients with elevated GCs present with central adiposity. We performed an extensive literature review of the effects of GCs on adipose tissue metabolism. The contradictory effects of GCs on lipid metabolism occur through a number of different mechanisms, some of which are well defined and others remain to be elucidated. Firstly, through increases in caloric and dietary fat intake, along with increased hydrolysis of circulating triglycerides (chylomicrons, very low-density lipoproteins) by lipoprotein lipase activity, GCs increase the amount of fatty acids in circulation, which are then available for ectopic fat distribution (liver, muscle, and central adipocytes). Glucocorticoids also increase de novo lipid production in hepatocytes through increased expression of fatty acid synthase. There is some controversy as to whether these same mechanisms occur in adipocytes, thereby contributing to adipose hypertrophy. Glucocorticoids promote preadipocyte conversion to mature adipocytes, causing hyperplasia of the adipose tissue. Glucocorticoids also have acute antilipolytic effect on adipocytes, whereas their genomic actions facilitate increased lipolysis after about 48 hours of exposure. The acute and long-term effects of GCs on adipose tissue lipolysis remain unclear. Although considerable evidence supports the notion that GCs increase lipolysis through glucocorticoid-induced increases of lipase expression, they clearly have antilipolytic effects within these same tissues and cell line models.", "author" : [ { "dropping-particle" : "", "family" : "Peckett", "given" : "Ashley J", "non-dropping-particle" : "", "parse-names" : false, "suffix" : "" }, { "dropping-particle" : "", "family" : "Wright", "given" : "David C", "non-dropping-particle" : "", "parse-names" : false, "suffix" : "" }, { "dropping-particle" : "", "family" : "Riddell", "given" : "Michael C", "non-dropping-particle" : "", "parse-names" : false, "suffix" : "" } ], "container-title" : "Metabolism: clinical and experimental", "id" : "ITEM-1", "issue" : "11", "issued" : { "date-parts" : [ [ "2011", "11" ] ] }, "page" : "1500-10", "publisher" : "Elsevier Inc.", "title" : "The effects of glucocorticoids on adipose tissue lipid metabolism.", "type" : "article-journal", "volume" : "60" }, "uris" : [ "http://www.mendeley.com/documents/?uuid=3610076e-0232-4eed-86c3-06a7df12ec2a" ] } ], "mendeley" : { "previouslyFormattedCitation" : "(36)" }, "properties" : { "noteIndex" : 0 }, "schema" : "https://github.com/citation-style-language/schema/raw/master/csl-citation.json" }</w:instrText>
      </w:r>
      <w:r w:rsidR="008501BA">
        <w:rPr>
          <w:rFonts w:ascii="Times New Roman" w:hAnsi="Times New Roman" w:cs="Times New Roman"/>
        </w:rPr>
        <w:fldChar w:fldCharType="separate"/>
      </w:r>
      <w:r w:rsidR="00DA5F98" w:rsidRPr="00DA5F98">
        <w:rPr>
          <w:rFonts w:ascii="Times New Roman" w:hAnsi="Times New Roman" w:cs="Times New Roman"/>
          <w:noProof/>
        </w:rPr>
        <w:t>(36)</w:t>
      </w:r>
      <w:r w:rsidR="008501BA">
        <w:rPr>
          <w:rFonts w:ascii="Times New Roman" w:hAnsi="Times New Roman" w:cs="Times New Roman"/>
        </w:rPr>
        <w:fldChar w:fldCharType="end"/>
      </w:r>
      <w:r w:rsidRPr="00FA58EC">
        <w:rPr>
          <w:rFonts w:ascii="Times New Roman" w:hAnsi="Times New Roman" w:cs="Times New Roman"/>
        </w:rPr>
        <w:t xml:space="preserve"> and the enhanced glucocorticoid </w:t>
      </w:r>
      <w:del w:id="91" w:author="Dave Bridges" w:date="2013-11-17T12:35:00Z">
        <w:r w:rsidRPr="00FA58EC" w:rsidDel="00CD3CC7">
          <w:rPr>
            <w:rFonts w:ascii="Times New Roman" w:hAnsi="Times New Roman" w:cs="Times New Roman"/>
          </w:rPr>
          <w:delText xml:space="preserve">effect </w:delText>
        </w:r>
      </w:del>
      <w:ins w:id="92" w:author="Dave Bridges" w:date="2013-11-17T12:35:00Z">
        <w:r w:rsidR="00CD3CC7">
          <w:rPr>
            <w:rFonts w:ascii="Times New Roman" w:hAnsi="Times New Roman" w:cs="Times New Roman"/>
          </w:rPr>
          <w:t>signaling</w:t>
        </w:r>
        <w:r w:rsidR="00CD3CC7" w:rsidRPr="00FA58EC">
          <w:rPr>
            <w:rFonts w:ascii="Times New Roman" w:hAnsi="Times New Roman" w:cs="Times New Roman"/>
          </w:rPr>
          <w:t xml:space="preserve"> </w:t>
        </w:r>
      </w:ins>
      <w:r w:rsidR="00DC6BF8">
        <w:rPr>
          <w:rFonts w:ascii="Times New Roman" w:hAnsi="Times New Roman" w:cs="Times New Roman"/>
        </w:rPr>
        <w:t xml:space="preserve">may </w:t>
      </w:r>
      <w:r w:rsidRPr="00FA58EC">
        <w:rPr>
          <w:rFonts w:ascii="Times New Roman" w:hAnsi="Times New Roman" w:cs="Times New Roman"/>
        </w:rPr>
        <w:t xml:space="preserve">contribute to both insulin resistance and lipolysis in </w:t>
      </w:r>
      <w:proofErr w:type="spellStart"/>
      <w:r w:rsidRPr="00FA58EC">
        <w:rPr>
          <w:rFonts w:ascii="Times New Roman" w:hAnsi="Times New Roman" w:cs="Times New Roman"/>
        </w:rPr>
        <w:t>acromegalic</w:t>
      </w:r>
      <w:proofErr w:type="spellEnd"/>
      <w:r w:rsidRPr="00FA58EC">
        <w:rPr>
          <w:rFonts w:ascii="Times New Roman" w:hAnsi="Times New Roman" w:cs="Times New Roman"/>
        </w:rPr>
        <w:t xml:space="preserve"> patients.</w:t>
      </w:r>
    </w:p>
    <w:p w14:paraId="1629598F" w14:textId="1802E7B0" w:rsidR="00B5681F" w:rsidRPr="00FA58EC" w:rsidDel="00B27529" w:rsidRDefault="00B5681F">
      <w:pPr>
        <w:bidi w:val="0"/>
        <w:spacing w:line="480" w:lineRule="auto"/>
        <w:rPr>
          <w:del w:id="93" w:author="Dave Bridges" w:date="2013-11-17T12:39:00Z"/>
          <w:rFonts w:ascii="Times New Roman" w:hAnsi="Times New Roman" w:cs="Times New Roman"/>
          <w:b/>
          <w:bCs/>
        </w:rPr>
      </w:pPr>
      <w:commentRangeStart w:id="94"/>
    </w:p>
    <w:p w14:paraId="4B5D7F57"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commentRangeEnd w:id="94"/>
    <w:p w14:paraId="5CEB15E1" w14:textId="5B731A87" w:rsidR="00A32EC4" w:rsidRPr="00FA58EC" w:rsidRDefault="00B27529">
      <w:pPr>
        <w:bidi w:val="0"/>
        <w:spacing w:line="480" w:lineRule="auto"/>
        <w:rPr>
          <w:rFonts w:ascii="Times New Roman" w:hAnsi="Times New Roman" w:cs="Times New Roman"/>
        </w:rPr>
      </w:pPr>
      <w:r>
        <w:rPr>
          <w:rStyle w:val="CommentReference"/>
        </w:rPr>
        <w:commentReference w:id="94"/>
      </w:r>
      <w:r w:rsidR="00E26130"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del w:id="95" w:author="Dave Bridges" w:date="2013-11-17T12:39:00Z">
        <w:r w:rsidR="00DD35A1" w:rsidRPr="00FA58EC" w:rsidDel="00B27529">
          <w:rPr>
            <w:rFonts w:ascii="Times New Roman" w:hAnsi="Times New Roman" w:cs="Times New Roman"/>
          </w:rPr>
          <w:delText xml:space="preserve">157 </w:delText>
        </w:r>
      </w:del>
      <w:ins w:id="96" w:author="Dave Bridges" w:date="2013-11-17T12:39:00Z">
        <w:r>
          <w:rPr>
            <w:rFonts w:ascii="Times New Roman" w:hAnsi="Times New Roman" w:cs="Times New Roman"/>
          </w:rPr>
          <w:t>103</w:t>
        </w:r>
        <w:r w:rsidRPr="00FA58EC">
          <w:rPr>
            <w:rFonts w:ascii="Times New Roman" w:hAnsi="Times New Roman" w:cs="Times New Roman"/>
          </w:rPr>
          <w:t xml:space="preserve"> </w:t>
        </w:r>
      </w:ins>
      <w:r w:rsidR="00DD35A1" w:rsidRPr="00FA58EC">
        <w:rPr>
          <w:rFonts w:ascii="Times New Roman" w:hAnsi="Times New Roman" w:cs="Times New Roman"/>
        </w:rPr>
        <w:t xml:space="preserve">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4193E2A4" w14:textId="22ACAA6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del w:id="97" w:author="Dave Bridges" w:date="2013-11-17T12:39:00Z">
        <w:r w:rsidRPr="00FA58EC" w:rsidDel="00B27529">
          <w:rPr>
            <w:rFonts w:ascii="Times New Roman" w:hAnsi="Times New Roman" w:cs="Times New Roman"/>
          </w:rPr>
          <w:delText>6 of the 7</w:delText>
        </w:r>
      </w:del>
      <w:ins w:id="98" w:author="Dave Bridges" w:date="2013-11-17T12:39:00Z">
        <w:r w:rsidR="00B27529">
          <w:rPr>
            <w:rFonts w:ascii="Times New Roman" w:hAnsi="Times New Roman" w:cs="Times New Roman"/>
          </w:rPr>
          <w:t>the</w:t>
        </w:r>
      </w:ins>
      <w:r w:rsidRPr="00FA58EC">
        <w:rPr>
          <w:rFonts w:ascii="Times New Roman" w:hAnsi="Times New Roman" w:cs="Times New Roman"/>
        </w:rPr>
        <w:t xml:space="preserve"> patients consistently had a</w:t>
      </w:r>
      <w:ins w:id="99" w:author="Dave Bridges" w:date="2013-11-17T12:40:00Z">
        <w:r w:rsidR="00B27529">
          <w:rPr>
            <w:rFonts w:ascii="Times New Roman" w:hAnsi="Times New Roman" w:cs="Times New Roman"/>
          </w:rPr>
          <w:t xml:space="preserve"> relatively</w:t>
        </w:r>
      </w:ins>
      <w:r w:rsidRPr="00FA58EC">
        <w:rPr>
          <w:rFonts w:ascii="Times New Roman" w:hAnsi="Times New Roman" w:cs="Times New Roman"/>
        </w:rPr>
        <w:t xml:space="preserve"> uniform change of expression of these genes</w:t>
      </w:r>
      <w:del w:id="100" w:author="Dave Bridges" w:date="2013-11-17T12:40:00Z">
        <w:r w:rsidDel="00B27529">
          <w:rPr>
            <w:rFonts w:ascii="Times New Roman" w:hAnsi="Times New Roman" w:cs="Times New Roman"/>
          </w:rPr>
          <w:delText xml:space="preserve"> and that despite rigorous </w:delText>
        </w:r>
        <w:r w:rsidDel="00B27529">
          <w:rPr>
            <w:rFonts w:ascii="Times New Roman" w:eastAsia="Times New Roman" w:hAnsi="Times New Roman" w:cs="Times New Roman"/>
            <w:color w:val="191919"/>
          </w:rPr>
          <w:delText>correction</w:delText>
        </w:r>
        <w:r w:rsidRPr="00FA58EC" w:rsidDel="00B27529">
          <w:rPr>
            <w:rFonts w:ascii="Times New Roman" w:eastAsia="Times New Roman" w:hAnsi="Times New Roman" w:cs="Times New Roman"/>
            <w:color w:val="191919"/>
          </w:rPr>
          <w:delText xml:space="preserve"> for multiple observations </w:delText>
        </w:r>
        <w:r w:rsidDel="00B27529">
          <w:rPr>
            <w:rFonts w:ascii="Times New Roman" w:eastAsia="Times New Roman" w:hAnsi="Times New Roman" w:cs="Times New Roman"/>
            <w:color w:val="191919"/>
          </w:rPr>
          <w:delText>the changes were still significant,</w:delText>
        </w:r>
      </w:del>
      <w:r>
        <w:rPr>
          <w:rFonts w:ascii="Times New Roman" w:eastAsia="Times New Roman" w:hAnsi="Times New Roman" w:cs="Times New Roman"/>
          <w:color w:val="191919"/>
        </w:rPr>
        <w:t xml:space="preserve">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w:t>
      </w:r>
      <w:del w:id="101" w:author="Dave Bridges" w:date="2013-11-17T12:40:00Z">
        <w:r w:rsidDel="00B27529">
          <w:rPr>
            <w:rFonts w:ascii="Times New Roman" w:eastAsia="Times New Roman" w:hAnsi="Times New Roman" w:cs="Times New Roman"/>
            <w:color w:val="191919"/>
          </w:rPr>
          <w:delText xml:space="preserve"> this paper</w:delText>
        </w:r>
      </w:del>
      <w:r>
        <w:rPr>
          <w:rFonts w:ascii="Times New Roman" w:eastAsia="Times New Roman" w:hAnsi="Times New Roman" w:cs="Times New Roman"/>
          <w:color w:val="191919"/>
        </w:rPr>
        <w:t xml:space="preserve">,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7F22A578" w14:textId="7BB43B9F"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7D13E4E9" w14:textId="73D38185"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019CC965" w14:textId="77777777"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p>
    <w:p w14:paraId="330C2426" w14:textId="77777777" w:rsidR="00EE3914" w:rsidRPr="00395065" w:rsidRDefault="00EE3914">
      <w:pPr>
        <w:bidi w:val="0"/>
        <w:spacing w:line="480" w:lineRule="auto"/>
        <w:rPr>
          <w:rFonts w:ascii="Times New Roman" w:hAnsi="Times New Roman" w:cs="Times New Roman"/>
        </w:rPr>
      </w:pPr>
    </w:p>
    <w:p w14:paraId="6FEFE932" w14:textId="77777777" w:rsidR="009D67A0" w:rsidRPr="00FA58EC" w:rsidRDefault="009D67A0">
      <w:pPr>
        <w:bidi w:val="0"/>
        <w:spacing w:line="480" w:lineRule="auto"/>
        <w:rPr>
          <w:rFonts w:ascii="Times New Roman" w:hAnsi="Times New Roman" w:cs="Times New Roman"/>
          <w:b/>
          <w:bCs/>
        </w:rPr>
      </w:pPr>
    </w:p>
    <w:p w14:paraId="61D208EA"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29D3F9C3" w14:textId="6128C8FE" w:rsidR="00595EF5" w:rsidRPr="00595EF5" w:rsidRDefault="007468CA">
      <w:pPr>
        <w:pStyle w:val="NormalWeb"/>
        <w:ind w:left="640" w:hanging="640"/>
        <w:divId w:val="1176311484"/>
        <w:rPr>
          <w:rFonts w:ascii="Times New Roman" w:eastAsiaTheme="minorEastAsia" w:hAnsi="Times New Roman"/>
          <w:noProof/>
          <w:sz w:val="22"/>
        </w:rPr>
      </w:pPr>
      <w:r>
        <w:rPr>
          <w:rFonts w:ascii="Times New Roman" w:hAnsi="Times New Roman"/>
          <w:b/>
          <w:bCs/>
        </w:rPr>
        <w:lastRenderedPageBreak/>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00595EF5" w:rsidRPr="00595EF5">
        <w:rPr>
          <w:rFonts w:ascii="Times New Roman" w:hAnsi="Times New Roman"/>
          <w:noProof/>
          <w:sz w:val="22"/>
        </w:rPr>
        <w:t xml:space="preserve">1. </w:t>
      </w:r>
      <w:r w:rsidR="00595EF5" w:rsidRPr="00595EF5">
        <w:rPr>
          <w:rFonts w:ascii="Times New Roman" w:hAnsi="Times New Roman"/>
          <w:noProof/>
          <w:sz w:val="22"/>
        </w:rPr>
        <w:tab/>
      </w:r>
      <w:r w:rsidR="00595EF5" w:rsidRPr="00595EF5">
        <w:rPr>
          <w:rFonts w:ascii="Times New Roman" w:hAnsi="Times New Roman"/>
          <w:b/>
          <w:bCs/>
          <w:noProof/>
          <w:sz w:val="22"/>
        </w:rPr>
        <w:t>Vijayakumar A, Novosyadlyy R, Wu Y, Yakar S, LeRoith D</w:t>
      </w:r>
      <w:r w:rsidR="00595EF5" w:rsidRPr="00595EF5">
        <w:rPr>
          <w:rFonts w:ascii="Times New Roman" w:hAnsi="Times New Roman"/>
          <w:noProof/>
          <w:sz w:val="22"/>
        </w:rPr>
        <w:t xml:space="preserve"> 2010 Biological effects of growth hormone on carbohydrate and lipid metabolism. Growth Horm. IGF Res. 20:1–7</w:t>
      </w:r>
    </w:p>
    <w:p w14:paraId="44216C7B"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 </w:t>
      </w:r>
      <w:r w:rsidRPr="00595EF5">
        <w:rPr>
          <w:rFonts w:ascii="Times New Roman" w:hAnsi="Times New Roman"/>
          <w:noProof/>
          <w:sz w:val="22"/>
        </w:rPr>
        <w:tab/>
      </w:r>
      <w:r w:rsidRPr="00595EF5">
        <w:rPr>
          <w:rFonts w:ascii="Times New Roman" w:hAnsi="Times New Roman"/>
          <w:b/>
          <w:bCs/>
          <w:noProof/>
          <w:sz w:val="22"/>
        </w:rPr>
        <w:t>Ezzat S, Forster MJ, Berchtold P, Redelmeier DA, Boerlin V, Harris AG</w:t>
      </w:r>
      <w:r w:rsidRPr="00595EF5">
        <w:rPr>
          <w:rFonts w:ascii="Times New Roman" w:hAnsi="Times New Roman"/>
          <w:noProof/>
          <w:sz w:val="22"/>
        </w:rPr>
        <w:t xml:space="preserve"> 1994 Acromegaly. Clinical and biochemical features in 500 patients. Medicine (Baltimore). 73:233–240</w:t>
      </w:r>
    </w:p>
    <w:p w14:paraId="514B7ED4"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 </w:t>
      </w:r>
      <w:r w:rsidRPr="00595EF5">
        <w:rPr>
          <w:rFonts w:ascii="Times New Roman" w:hAnsi="Times New Roman"/>
          <w:noProof/>
          <w:sz w:val="22"/>
        </w:rPr>
        <w:tab/>
      </w:r>
      <w:r w:rsidRPr="00595EF5">
        <w:rPr>
          <w:rFonts w:ascii="Times New Roman" w:hAnsi="Times New Roman"/>
          <w:b/>
          <w:bCs/>
          <w:noProof/>
          <w:sz w:val="22"/>
        </w:rPr>
        <w:t>Colao A, Baldelli R, Marzullo P, Ferretti E, Ferone D, Gargiulo P, et al.</w:t>
      </w:r>
      <w:r w:rsidRPr="00595EF5">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584D642E"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4. </w:t>
      </w:r>
      <w:r w:rsidRPr="00595EF5">
        <w:rPr>
          <w:rFonts w:ascii="Times New Roman" w:hAnsi="Times New Roman"/>
          <w:noProof/>
          <w:sz w:val="22"/>
        </w:rPr>
        <w:tab/>
      </w:r>
      <w:r w:rsidRPr="00595EF5">
        <w:rPr>
          <w:rFonts w:ascii="Times New Roman" w:hAnsi="Times New Roman"/>
          <w:b/>
          <w:bCs/>
          <w:noProof/>
          <w:sz w:val="22"/>
        </w:rPr>
        <w:t>Kim D, Pertea G, Trapnell C, Pimentel H, Kelley R, Salzberg SL</w:t>
      </w:r>
      <w:r w:rsidRPr="00595EF5">
        <w:rPr>
          <w:rFonts w:ascii="Times New Roman" w:hAnsi="Times New Roman"/>
          <w:noProof/>
          <w:sz w:val="22"/>
        </w:rPr>
        <w:t xml:space="preserve"> 2013 TopHat2: accurate alignment of transcriptomes in the presence of insertions, deletions and gene fusions. Genome Biol. BioMed Central Ltd; 14:R36</w:t>
      </w:r>
    </w:p>
    <w:p w14:paraId="2C091865"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5. </w:t>
      </w:r>
      <w:r w:rsidRPr="00595EF5">
        <w:rPr>
          <w:rFonts w:ascii="Times New Roman" w:hAnsi="Times New Roman"/>
          <w:noProof/>
          <w:sz w:val="22"/>
        </w:rPr>
        <w:tab/>
      </w:r>
      <w:r w:rsidRPr="00595EF5">
        <w:rPr>
          <w:rFonts w:ascii="Times New Roman" w:hAnsi="Times New Roman"/>
          <w:b/>
          <w:bCs/>
          <w:noProof/>
          <w:sz w:val="22"/>
        </w:rPr>
        <w:t>Langmead B, Trapnell C, Pop M, Salzberg SL</w:t>
      </w:r>
      <w:r w:rsidRPr="00595EF5">
        <w:rPr>
          <w:rFonts w:ascii="Times New Roman" w:hAnsi="Times New Roman"/>
          <w:noProof/>
          <w:sz w:val="22"/>
        </w:rPr>
        <w:t xml:space="preserve"> 2009 Ultrafast and memory-efficient alignment of short DNA sequences to the human genome. Genome Biol. 10:R25</w:t>
      </w:r>
    </w:p>
    <w:p w14:paraId="73F9B2CE"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6. </w:t>
      </w:r>
      <w:r w:rsidRPr="00595EF5">
        <w:rPr>
          <w:rFonts w:ascii="Times New Roman" w:hAnsi="Times New Roman"/>
          <w:noProof/>
          <w:sz w:val="22"/>
        </w:rPr>
        <w:tab/>
      </w:r>
      <w:r w:rsidRPr="00595EF5">
        <w:rPr>
          <w:rFonts w:ascii="Times New Roman" w:hAnsi="Times New Roman"/>
          <w:b/>
          <w:bCs/>
          <w:noProof/>
          <w:sz w:val="22"/>
        </w:rPr>
        <w:t>Anders S, Huber W</w:t>
      </w:r>
      <w:r w:rsidRPr="00595EF5">
        <w:rPr>
          <w:rFonts w:ascii="Times New Roman" w:hAnsi="Times New Roman"/>
          <w:noProof/>
          <w:sz w:val="22"/>
        </w:rPr>
        <w:t xml:space="preserve"> 2010 Differential expression analysis for sequence count data. Genome Biol. BioMed Central Ltd; 11:R106</w:t>
      </w:r>
    </w:p>
    <w:p w14:paraId="4D4D7A0D"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7. </w:t>
      </w:r>
      <w:r w:rsidRPr="00595EF5">
        <w:rPr>
          <w:rFonts w:ascii="Times New Roman" w:hAnsi="Times New Roman"/>
          <w:noProof/>
          <w:sz w:val="22"/>
        </w:rPr>
        <w:tab/>
      </w:r>
      <w:r w:rsidRPr="00595EF5">
        <w:rPr>
          <w:rFonts w:ascii="Times New Roman" w:hAnsi="Times New Roman"/>
          <w:b/>
          <w:bCs/>
          <w:noProof/>
          <w:sz w:val="22"/>
        </w:rPr>
        <w:t>Benjamini Y, Hochberg Y</w:t>
      </w:r>
      <w:r w:rsidRPr="00595EF5">
        <w:rPr>
          <w:rFonts w:ascii="Times New Roman" w:hAnsi="Times New Roman"/>
          <w:noProof/>
          <w:sz w:val="22"/>
        </w:rPr>
        <w:t xml:space="preserve"> 1995 Controlling the False Discovery Rate: A Practical and Powerful Approach to Multiple Testing. J. R. Stat. Soc. Ser. B 57:289–300</w:t>
      </w:r>
    </w:p>
    <w:p w14:paraId="3050303F"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8. </w:t>
      </w:r>
      <w:r w:rsidRPr="00595EF5">
        <w:rPr>
          <w:rFonts w:ascii="Times New Roman" w:hAnsi="Times New Roman"/>
          <w:noProof/>
          <w:sz w:val="22"/>
        </w:rPr>
        <w:tab/>
      </w:r>
      <w:r w:rsidRPr="00595EF5">
        <w:rPr>
          <w:rFonts w:ascii="Times New Roman" w:hAnsi="Times New Roman"/>
          <w:b/>
          <w:bCs/>
          <w:noProof/>
          <w:sz w:val="22"/>
        </w:rPr>
        <w:t>Huo JS, McEachin RC, Cui TX, Duggal NK, Hai T, States DJ, et al.</w:t>
      </w:r>
      <w:r w:rsidRPr="00595EF5">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0F57AD77"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9. </w:t>
      </w:r>
      <w:r w:rsidRPr="00595EF5">
        <w:rPr>
          <w:rFonts w:ascii="Times New Roman" w:hAnsi="Times New Roman"/>
          <w:noProof/>
          <w:sz w:val="22"/>
        </w:rPr>
        <w:tab/>
      </w:r>
      <w:r w:rsidRPr="00595EF5">
        <w:rPr>
          <w:rFonts w:ascii="Times New Roman" w:hAnsi="Times New Roman"/>
          <w:b/>
          <w:bCs/>
          <w:noProof/>
          <w:sz w:val="22"/>
        </w:rPr>
        <w:t>Smyth GK</w:t>
      </w:r>
      <w:r w:rsidRPr="00595EF5">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31A67A22"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0. </w:t>
      </w:r>
      <w:r w:rsidRPr="00595EF5">
        <w:rPr>
          <w:rFonts w:ascii="Times New Roman" w:hAnsi="Times New Roman"/>
          <w:noProof/>
          <w:sz w:val="22"/>
        </w:rPr>
        <w:tab/>
      </w:r>
      <w:r w:rsidRPr="00595EF5">
        <w:rPr>
          <w:rFonts w:ascii="Times New Roman" w:hAnsi="Times New Roman"/>
          <w:b/>
          <w:bCs/>
          <w:noProof/>
          <w:sz w:val="22"/>
        </w:rPr>
        <w:t>R Development Core Team</w:t>
      </w:r>
      <w:r w:rsidRPr="00595EF5">
        <w:rPr>
          <w:rFonts w:ascii="Times New Roman" w:hAnsi="Times New Roman"/>
          <w:noProof/>
          <w:sz w:val="22"/>
        </w:rPr>
        <w:t xml:space="preserve"> 2011 R: A language and environment for statistical computing. </w:t>
      </w:r>
    </w:p>
    <w:p w14:paraId="5AA84444"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1. </w:t>
      </w:r>
      <w:r w:rsidRPr="00595EF5">
        <w:rPr>
          <w:rFonts w:ascii="Times New Roman" w:hAnsi="Times New Roman"/>
          <w:noProof/>
          <w:sz w:val="22"/>
        </w:rPr>
        <w:tab/>
      </w:r>
      <w:r w:rsidRPr="00595EF5">
        <w:rPr>
          <w:rFonts w:ascii="Times New Roman" w:hAnsi="Times New Roman"/>
          <w:b/>
          <w:bCs/>
          <w:noProof/>
          <w:sz w:val="22"/>
        </w:rPr>
        <w:t>Young MD, Wakefield MJ, Smyth GK, Oshlack A</w:t>
      </w:r>
      <w:r w:rsidRPr="00595EF5">
        <w:rPr>
          <w:rFonts w:ascii="Times New Roman" w:hAnsi="Times New Roman"/>
          <w:noProof/>
          <w:sz w:val="22"/>
        </w:rPr>
        <w:t xml:space="preserve"> 2010 Gene ontology analysis for RNA-seq: accounting for selection bias. Genome Biol. 11:R14</w:t>
      </w:r>
    </w:p>
    <w:p w14:paraId="044FBD5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2. </w:t>
      </w:r>
      <w:r w:rsidRPr="00595EF5">
        <w:rPr>
          <w:rFonts w:ascii="Times New Roman" w:hAnsi="Times New Roman"/>
          <w:noProof/>
          <w:sz w:val="22"/>
        </w:rPr>
        <w:tab/>
      </w:r>
      <w:r w:rsidRPr="00595EF5">
        <w:rPr>
          <w:rFonts w:ascii="Times New Roman" w:hAnsi="Times New Roman"/>
          <w:b/>
          <w:bCs/>
          <w:noProof/>
          <w:sz w:val="22"/>
        </w:rPr>
        <w:t>Moller L, Norrelund H, Jessen N, Flyvbjerg A, Pedersen SB, Gaylinn BD, et al.</w:t>
      </w:r>
      <w:r w:rsidRPr="00595EF5">
        <w:rPr>
          <w:rFonts w:ascii="Times New Roman" w:hAnsi="Times New Roman"/>
          <w:noProof/>
          <w:sz w:val="22"/>
        </w:rPr>
        <w:t xml:space="preserve"> 2009 Impact of growth hormone receptor blockade on substrate metabolism during fasting in healthy subjects. J. Clin. Endocrinol. Metab. 94:4524–4532</w:t>
      </w:r>
    </w:p>
    <w:p w14:paraId="021FAE3E"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3. </w:t>
      </w:r>
      <w:r w:rsidRPr="00595EF5">
        <w:rPr>
          <w:rFonts w:ascii="Times New Roman" w:hAnsi="Times New Roman"/>
          <w:noProof/>
          <w:sz w:val="22"/>
        </w:rPr>
        <w:tab/>
      </w:r>
      <w:r w:rsidRPr="00595EF5">
        <w:rPr>
          <w:rFonts w:ascii="Times New Roman" w:hAnsi="Times New Roman"/>
          <w:b/>
          <w:bCs/>
          <w:noProof/>
          <w:sz w:val="22"/>
        </w:rPr>
        <w:t>Ashburner M, Ball CA, Blake JA, Botstein D, Butler H, Cherry JM, et al.</w:t>
      </w:r>
      <w:r w:rsidRPr="00595EF5">
        <w:rPr>
          <w:rFonts w:ascii="Times New Roman" w:hAnsi="Times New Roman"/>
          <w:noProof/>
          <w:sz w:val="22"/>
        </w:rPr>
        <w:t xml:space="preserve"> 2000 Gene ontology: tool for the unification of biology. The Gene Ontology Consortium. Nat. Genet. 25:25–29</w:t>
      </w:r>
    </w:p>
    <w:p w14:paraId="146C28C3"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4. </w:t>
      </w:r>
      <w:r w:rsidRPr="00595EF5">
        <w:rPr>
          <w:rFonts w:ascii="Times New Roman" w:hAnsi="Times New Roman"/>
          <w:noProof/>
          <w:sz w:val="22"/>
        </w:rPr>
        <w:tab/>
      </w:r>
      <w:r w:rsidRPr="00595EF5">
        <w:rPr>
          <w:rFonts w:ascii="Times New Roman" w:hAnsi="Times New Roman"/>
          <w:b/>
          <w:bCs/>
          <w:noProof/>
          <w:sz w:val="22"/>
        </w:rPr>
        <w:t>Imanishi R, Ashizawa N, Ohtsuru A, Seto S, Akiyama-Uchida Y, Kawano H, et al.</w:t>
      </w:r>
      <w:r w:rsidRPr="00595EF5">
        <w:rPr>
          <w:rFonts w:ascii="Times New Roman" w:hAnsi="Times New Roman"/>
          <w:noProof/>
          <w:sz w:val="22"/>
        </w:rPr>
        <w:t xml:space="preserve"> 2004 GH suppresses TGF-beta-mediated fibrosis and retains cardiac diastolic function. Mol. Cell. Endocrinol. 218:137–146</w:t>
      </w:r>
    </w:p>
    <w:p w14:paraId="14648913"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5. </w:t>
      </w:r>
      <w:r w:rsidRPr="00595EF5">
        <w:rPr>
          <w:rFonts w:ascii="Times New Roman" w:hAnsi="Times New Roman"/>
          <w:noProof/>
          <w:sz w:val="22"/>
        </w:rPr>
        <w:tab/>
      </w:r>
      <w:r w:rsidRPr="00595EF5">
        <w:rPr>
          <w:rFonts w:ascii="Times New Roman" w:hAnsi="Times New Roman"/>
          <w:b/>
          <w:bCs/>
          <w:noProof/>
          <w:sz w:val="22"/>
        </w:rPr>
        <w:t>Jenkins PJ, Besser M</w:t>
      </w:r>
      <w:r w:rsidRPr="00595EF5">
        <w:rPr>
          <w:rFonts w:ascii="Times New Roman" w:hAnsi="Times New Roman"/>
          <w:noProof/>
          <w:sz w:val="22"/>
        </w:rPr>
        <w:t xml:space="preserve"> 2001 Acromegaly and Cancer : A Problem. 86:2935–2941</w:t>
      </w:r>
    </w:p>
    <w:p w14:paraId="6FEB6C46"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lastRenderedPageBreak/>
        <w:t xml:space="preserve">16. </w:t>
      </w:r>
      <w:r w:rsidRPr="00595EF5">
        <w:rPr>
          <w:rFonts w:ascii="Times New Roman" w:hAnsi="Times New Roman"/>
          <w:noProof/>
          <w:sz w:val="22"/>
        </w:rPr>
        <w:tab/>
      </w:r>
      <w:r w:rsidRPr="00595EF5">
        <w:rPr>
          <w:rFonts w:ascii="Times New Roman" w:hAnsi="Times New Roman"/>
          <w:b/>
          <w:bCs/>
          <w:noProof/>
          <w:sz w:val="22"/>
        </w:rPr>
        <w:t>Fleenor D, Arumugam R, Freemark M</w:t>
      </w:r>
      <w:r w:rsidRPr="00595EF5">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35A5B97C"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7. </w:t>
      </w:r>
      <w:r w:rsidRPr="00595EF5">
        <w:rPr>
          <w:rFonts w:ascii="Times New Roman" w:hAnsi="Times New Roman"/>
          <w:noProof/>
          <w:sz w:val="22"/>
        </w:rPr>
        <w:tab/>
      </w:r>
      <w:r w:rsidRPr="00595EF5">
        <w:rPr>
          <w:rFonts w:ascii="Times New Roman" w:hAnsi="Times New Roman"/>
          <w:b/>
          <w:bCs/>
          <w:noProof/>
          <w:sz w:val="22"/>
        </w:rPr>
        <w:t>Haluzik M, Yakar S, Gavrilova O, Setser J, Boisclair Y, LeRoith D</w:t>
      </w:r>
      <w:r w:rsidRPr="00595EF5">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31C98DDC"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8. </w:t>
      </w:r>
      <w:r w:rsidRPr="00595EF5">
        <w:rPr>
          <w:rFonts w:ascii="Times New Roman" w:hAnsi="Times New Roman"/>
          <w:noProof/>
          <w:sz w:val="22"/>
        </w:rPr>
        <w:tab/>
      </w:r>
      <w:r w:rsidRPr="00595EF5">
        <w:rPr>
          <w:rFonts w:ascii="Times New Roman" w:hAnsi="Times New Roman"/>
          <w:b/>
          <w:bCs/>
          <w:noProof/>
          <w:sz w:val="22"/>
        </w:rPr>
        <w:t>Jørgensen JOL, Jessen N, Pedersen SB, Vestergaard E, Gormsen L, Lund SA, et al.</w:t>
      </w:r>
      <w:r w:rsidRPr="00595EF5">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1C53F32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9. </w:t>
      </w:r>
      <w:r w:rsidRPr="00595EF5">
        <w:rPr>
          <w:rFonts w:ascii="Times New Roman" w:hAnsi="Times New Roman"/>
          <w:noProof/>
          <w:sz w:val="22"/>
        </w:rPr>
        <w:tab/>
      </w:r>
      <w:r w:rsidRPr="00595EF5">
        <w:rPr>
          <w:rFonts w:ascii="Times New Roman" w:hAnsi="Times New Roman"/>
          <w:b/>
          <w:bCs/>
          <w:noProof/>
          <w:sz w:val="22"/>
        </w:rPr>
        <w:t>Pasquali C, Curchod M-L, Wälchli S, Espanel X, Guerrier M, Arigoni F, et al.</w:t>
      </w:r>
      <w:r w:rsidRPr="00595EF5">
        <w:rPr>
          <w:rFonts w:ascii="Times New Roman" w:hAnsi="Times New Roman"/>
          <w:noProof/>
          <w:sz w:val="22"/>
        </w:rPr>
        <w:t xml:space="preserve"> 2003 Identification of protein tyrosine phosphatases with specificity for the ligand-activated growth hormone receptor. Mol. Endocrinol. 17:2228–2239</w:t>
      </w:r>
    </w:p>
    <w:p w14:paraId="5BA4353F"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0. </w:t>
      </w:r>
      <w:r w:rsidRPr="00595EF5">
        <w:rPr>
          <w:rFonts w:ascii="Times New Roman" w:hAnsi="Times New Roman"/>
          <w:noProof/>
          <w:sz w:val="22"/>
        </w:rPr>
        <w:tab/>
      </w:r>
      <w:r w:rsidRPr="00595EF5">
        <w:rPr>
          <w:rFonts w:ascii="Times New Roman" w:hAnsi="Times New Roman"/>
          <w:b/>
          <w:bCs/>
          <w:noProof/>
          <w:sz w:val="22"/>
        </w:rPr>
        <w:t>Pilecka I, Patrignani C, Pescini R, Curchod M-L, Perrin D, Xue Y, et al.</w:t>
      </w:r>
      <w:r w:rsidRPr="00595EF5">
        <w:rPr>
          <w:rFonts w:ascii="Times New Roman" w:hAnsi="Times New Roman"/>
          <w:noProof/>
          <w:sz w:val="22"/>
        </w:rPr>
        <w:t xml:space="preserve"> 2007 Protein-tyrosine phosphatase H1 controls growth hormone receptor signaling and systemic growth. J. Biol. Chem. 282:35405–35415</w:t>
      </w:r>
    </w:p>
    <w:p w14:paraId="459BAB6C"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1. </w:t>
      </w:r>
      <w:r w:rsidRPr="00595EF5">
        <w:rPr>
          <w:rFonts w:ascii="Times New Roman" w:hAnsi="Times New Roman"/>
          <w:noProof/>
          <w:sz w:val="22"/>
        </w:rPr>
        <w:tab/>
      </w:r>
      <w:r w:rsidRPr="00595EF5">
        <w:rPr>
          <w:rFonts w:ascii="Times New Roman" w:hAnsi="Times New Roman"/>
          <w:b/>
          <w:bCs/>
          <w:noProof/>
          <w:sz w:val="22"/>
        </w:rPr>
        <w:t>Del Rincon J-P, Iida K, Gaylinn BD, McCurdy CE, Leitner JW, Barbour LA, et al.</w:t>
      </w:r>
      <w:r w:rsidRPr="00595EF5">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000C198B"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2. </w:t>
      </w:r>
      <w:r w:rsidRPr="00595EF5">
        <w:rPr>
          <w:rFonts w:ascii="Times New Roman" w:hAnsi="Times New Roman"/>
          <w:noProof/>
          <w:sz w:val="22"/>
        </w:rPr>
        <w:tab/>
      </w:r>
      <w:r w:rsidRPr="00595EF5">
        <w:rPr>
          <w:rFonts w:ascii="Times New Roman" w:hAnsi="Times New Roman"/>
          <w:b/>
          <w:bCs/>
          <w:noProof/>
          <w:sz w:val="22"/>
        </w:rPr>
        <w:t>Awashima AK, Ugawara SS, Kita MO, Kahane TA, Ukui KF</w:t>
      </w:r>
      <w:r w:rsidRPr="00595EF5">
        <w:rPr>
          <w:rFonts w:ascii="Times New Roman" w:hAnsi="Times New Roman"/>
          <w:noProof/>
          <w:sz w:val="22"/>
        </w:rPr>
        <w:t xml:space="preserve"> 2009 Plasma Fatty Acid Composition , Estimated Desaturase Activities , and Intakes of Energy and Nutrient in Japanese Men with. :400–406</w:t>
      </w:r>
    </w:p>
    <w:p w14:paraId="6B3C8BA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3. </w:t>
      </w:r>
      <w:r w:rsidRPr="00595EF5">
        <w:rPr>
          <w:rFonts w:ascii="Times New Roman" w:hAnsi="Times New Roman"/>
          <w:noProof/>
          <w:sz w:val="22"/>
        </w:rPr>
        <w:tab/>
      </w:r>
      <w:r w:rsidRPr="00595EF5">
        <w:rPr>
          <w:rFonts w:ascii="Times New Roman" w:hAnsi="Times New Roman"/>
          <w:b/>
          <w:bCs/>
          <w:noProof/>
          <w:sz w:val="22"/>
        </w:rPr>
        <w:t>Kröger J, Schulze MB</w:t>
      </w:r>
      <w:r w:rsidRPr="00595EF5">
        <w:rPr>
          <w:rFonts w:ascii="Times New Roman" w:hAnsi="Times New Roman"/>
          <w:noProof/>
          <w:sz w:val="22"/>
        </w:rPr>
        <w:t xml:space="preserve"> 2012 Recent insights into the relation of Δ5 desaturase and Δ6 desaturase activity to the development of type 2 diabetes. Curr. Opin. Lipidol. 23:4–10</w:t>
      </w:r>
    </w:p>
    <w:p w14:paraId="0CC6CC02"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4. </w:t>
      </w:r>
      <w:r w:rsidRPr="00595EF5">
        <w:rPr>
          <w:rFonts w:ascii="Times New Roman" w:hAnsi="Times New Roman"/>
          <w:noProof/>
          <w:sz w:val="22"/>
        </w:rPr>
        <w:tab/>
      </w:r>
      <w:r w:rsidRPr="00595EF5">
        <w:rPr>
          <w:rFonts w:ascii="Times New Roman" w:hAnsi="Times New Roman"/>
          <w:b/>
          <w:bCs/>
          <w:noProof/>
          <w:sz w:val="22"/>
        </w:rPr>
        <w:t>Oberbauer AM, German JB, Murray JD</w:t>
      </w:r>
      <w:r w:rsidRPr="00595EF5">
        <w:rPr>
          <w:rFonts w:ascii="Times New Roman" w:hAnsi="Times New Roman"/>
          <w:noProof/>
          <w:sz w:val="22"/>
        </w:rPr>
        <w:t xml:space="preserve"> 2011 Growth hormone enhances arachidonic acid metabolites in a growth hormone transgenic mouse. Lipids 46:495–504</w:t>
      </w:r>
    </w:p>
    <w:p w14:paraId="418D225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5. </w:t>
      </w:r>
      <w:r w:rsidRPr="00595EF5">
        <w:rPr>
          <w:rFonts w:ascii="Times New Roman" w:hAnsi="Times New Roman"/>
          <w:noProof/>
          <w:sz w:val="22"/>
        </w:rPr>
        <w:tab/>
      </w:r>
      <w:r w:rsidRPr="00595EF5">
        <w:rPr>
          <w:rFonts w:ascii="Times New Roman" w:hAnsi="Times New Roman"/>
          <w:b/>
          <w:bCs/>
          <w:noProof/>
          <w:sz w:val="22"/>
        </w:rPr>
        <w:t>Pradines-Figueres A, Barcellini-Couget S, Dani C, Baudoin C, Ailhaud G</w:t>
      </w:r>
      <w:r w:rsidRPr="00595EF5">
        <w:rPr>
          <w:rFonts w:ascii="Times New Roman" w:hAnsi="Times New Roman"/>
          <w:noProof/>
          <w:sz w:val="22"/>
        </w:rPr>
        <w:t xml:space="preserve"> 1990 Inhibition by serum components of the expression of lipoprotein lipase gene upon stimulation by growth hormone. Biochem. Biophys. Res. Commun. 166:1118–1125</w:t>
      </w:r>
    </w:p>
    <w:p w14:paraId="5E6B7DF5"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6. </w:t>
      </w:r>
      <w:r w:rsidRPr="00595EF5">
        <w:rPr>
          <w:rFonts w:ascii="Times New Roman" w:hAnsi="Times New Roman"/>
          <w:noProof/>
          <w:sz w:val="22"/>
        </w:rPr>
        <w:tab/>
      </w:r>
      <w:r w:rsidRPr="00595EF5">
        <w:rPr>
          <w:rFonts w:ascii="Times New Roman" w:hAnsi="Times New Roman"/>
          <w:b/>
          <w:bCs/>
          <w:noProof/>
          <w:sz w:val="22"/>
        </w:rPr>
        <w:t>Khalfallah Y, Sassolas G, Borson-Chazot F, Vega N, Vidal H</w:t>
      </w:r>
      <w:r w:rsidRPr="00595EF5">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5CCC00BC"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7. </w:t>
      </w:r>
      <w:r w:rsidRPr="00595EF5">
        <w:rPr>
          <w:rFonts w:ascii="Times New Roman" w:hAnsi="Times New Roman"/>
          <w:noProof/>
          <w:sz w:val="22"/>
        </w:rPr>
        <w:tab/>
      </w:r>
      <w:r w:rsidRPr="00595EF5">
        <w:rPr>
          <w:rFonts w:ascii="Times New Roman" w:hAnsi="Times New Roman"/>
          <w:b/>
          <w:bCs/>
          <w:noProof/>
          <w:sz w:val="22"/>
        </w:rPr>
        <w:t>Simsolo RB</w:t>
      </w:r>
      <w:r w:rsidRPr="00595EF5">
        <w:rPr>
          <w:rFonts w:ascii="Times New Roman" w:hAnsi="Times New Roman"/>
          <w:noProof/>
          <w:sz w:val="22"/>
        </w:rPr>
        <w:t xml:space="preserve"> 1995 Effects of acromegaly treatment and growth hormone on adipose tissue lipoprotein lipase. J. Clin. Endocrinol. Metab. 80:3233–3238</w:t>
      </w:r>
    </w:p>
    <w:p w14:paraId="1945193F"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8. </w:t>
      </w:r>
      <w:r w:rsidRPr="00595EF5">
        <w:rPr>
          <w:rFonts w:ascii="Times New Roman" w:hAnsi="Times New Roman"/>
          <w:noProof/>
          <w:sz w:val="22"/>
        </w:rPr>
        <w:tab/>
      </w:r>
      <w:r w:rsidRPr="00595EF5">
        <w:rPr>
          <w:rFonts w:ascii="Times New Roman" w:hAnsi="Times New Roman"/>
          <w:b/>
          <w:bCs/>
          <w:noProof/>
          <w:sz w:val="22"/>
        </w:rPr>
        <w:t>Richelsen B, Pedersen SB, Kristensen K, Børglum JD, Nørrelund H, Christiansen JS, et al.</w:t>
      </w:r>
      <w:r w:rsidRPr="00595EF5">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0AE63D6A"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lastRenderedPageBreak/>
        <w:t xml:space="preserve">29. </w:t>
      </w:r>
      <w:r w:rsidRPr="00595EF5">
        <w:rPr>
          <w:rFonts w:ascii="Times New Roman" w:hAnsi="Times New Roman"/>
          <w:noProof/>
          <w:sz w:val="22"/>
        </w:rPr>
        <w:tab/>
      </w:r>
      <w:r w:rsidRPr="00595EF5">
        <w:rPr>
          <w:rFonts w:ascii="Times New Roman" w:hAnsi="Times New Roman"/>
          <w:b/>
          <w:bCs/>
          <w:noProof/>
          <w:sz w:val="22"/>
        </w:rPr>
        <w:t>Ho P-C, Chuang Y-S, Hung C-H, Wei L-N</w:t>
      </w:r>
      <w:r w:rsidRPr="00595EF5">
        <w:rPr>
          <w:rFonts w:ascii="Times New Roman" w:hAnsi="Times New Roman"/>
          <w:noProof/>
          <w:sz w:val="22"/>
        </w:rPr>
        <w:t xml:space="preserve"> 2011 Cytoplasmic receptor-interacting protein 140 (RIP140) interacts with perilipin to regulate lipolysis. Cell. Signal. Elsevier Inc.; 23:1396–1403</w:t>
      </w:r>
    </w:p>
    <w:p w14:paraId="3DCEAF7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0. </w:t>
      </w:r>
      <w:r w:rsidRPr="00595EF5">
        <w:rPr>
          <w:rFonts w:ascii="Times New Roman" w:hAnsi="Times New Roman"/>
          <w:noProof/>
          <w:sz w:val="22"/>
        </w:rPr>
        <w:tab/>
      </w:r>
      <w:r w:rsidRPr="00595EF5">
        <w:rPr>
          <w:rFonts w:ascii="Times New Roman" w:hAnsi="Times New Roman"/>
          <w:b/>
          <w:bCs/>
          <w:noProof/>
          <w:sz w:val="22"/>
        </w:rPr>
        <w:t>Lass A, Zimmermann R, Haemmerle G, Riederer M, Schoiswohl G, Schweiger M, et al.</w:t>
      </w:r>
      <w:r w:rsidRPr="00595EF5">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3D2E95FD"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1. </w:t>
      </w:r>
      <w:r w:rsidRPr="00595EF5">
        <w:rPr>
          <w:rFonts w:ascii="Times New Roman" w:hAnsi="Times New Roman"/>
          <w:noProof/>
          <w:sz w:val="22"/>
        </w:rPr>
        <w:tab/>
      </w:r>
      <w:r w:rsidRPr="00595EF5">
        <w:rPr>
          <w:rFonts w:ascii="Times New Roman" w:hAnsi="Times New Roman"/>
          <w:b/>
          <w:bCs/>
          <w:noProof/>
          <w:sz w:val="22"/>
        </w:rPr>
        <w:t>Clasen BFF, Krusenstjerna-Hafstrøm T, Vendelbo MH, Thorsen K, Escande C, Møller N, et al.</w:t>
      </w:r>
      <w:r w:rsidRPr="00595EF5">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3F3CED5E"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2. </w:t>
      </w:r>
      <w:r w:rsidRPr="00595EF5">
        <w:rPr>
          <w:rFonts w:ascii="Times New Roman" w:hAnsi="Times New Roman"/>
          <w:noProof/>
          <w:sz w:val="22"/>
        </w:rPr>
        <w:tab/>
      </w:r>
      <w:r w:rsidRPr="00595EF5">
        <w:rPr>
          <w:rFonts w:ascii="Times New Roman" w:hAnsi="Times New Roman"/>
          <w:b/>
          <w:bCs/>
          <w:noProof/>
          <w:sz w:val="22"/>
        </w:rPr>
        <w:t>Napolitano a, Voice MW, Edwards CR, Seckl JR, Chapman KE</w:t>
      </w:r>
      <w:r w:rsidRPr="00595EF5">
        <w:rPr>
          <w:rFonts w:ascii="Times New Roman" w:hAnsi="Times New Roman"/>
          <w:noProof/>
          <w:sz w:val="22"/>
        </w:rPr>
        <w:t xml:space="preserve"> 1998 11Beta-hydroxysteroid dehydrogenase 1 in adipocytes: expression is differentiation-dependent and hormonally regulated. J. Steroid Biochem. Mol. Biol. 64:251–260</w:t>
      </w:r>
    </w:p>
    <w:p w14:paraId="1F6AFC8D"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3. </w:t>
      </w:r>
      <w:r w:rsidRPr="00595EF5">
        <w:rPr>
          <w:rFonts w:ascii="Times New Roman" w:hAnsi="Times New Roman"/>
          <w:noProof/>
          <w:sz w:val="22"/>
        </w:rPr>
        <w:tab/>
      </w:r>
      <w:r w:rsidRPr="00595EF5">
        <w:rPr>
          <w:rFonts w:ascii="Times New Roman" w:hAnsi="Times New Roman"/>
          <w:b/>
          <w:bCs/>
          <w:noProof/>
          <w:sz w:val="22"/>
        </w:rPr>
        <w:t>Paulsen SK, Pedersen SB, Jørgensen JOL, Fisker S, Christiansen JS, Flyvbjerg A, et al.</w:t>
      </w:r>
      <w:r w:rsidRPr="00595EF5">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6667790C"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4. </w:t>
      </w:r>
      <w:r w:rsidRPr="00595EF5">
        <w:rPr>
          <w:rFonts w:ascii="Times New Roman" w:hAnsi="Times New Roman"/>
          <w:noProof/>
          <w:sz w:val="22"/>
        </w:rPr>
        <w:tab/>
      </w:r>
      <w:r w:rsidRPr="00595EF5">
        <w:rPr>
          <w:rFonts w:ascii="Times New Roman" w:hAnsi="Times New Roman"/>
          <w:b/>
          <w:bCs/>
          <w:noProof/>
          <w:sz w:val="22"/>
        </w:rPr>
        <w:t>Frajese G V, Taylor NF, Jenkins PJ, Besser GM, Monson JP</w:t>
      </w:r>
      <w:r w:rsidRPr="00595EF5">
        <w:rPr>
          <w:rFonts w:ascii="Times New Roman" w:hAnsi="Times New Roman"/>
          <w:noProof/>
          <w:sz w:val="22"/>
        </w:rPr>
        <w:t xml:space="preserve"> 2004 Modulation of cortisol metabolism during treatment of acromegaly is independent of body composition and insulin sensitivity. Horm. Res. 61:246–251</w:t>
      </w:r>
    </w:p>
    <w:p w14:paraId="2A9BBAAB"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5. </w:t>
      </w:r>
      <w:r w:rsidRPr="00595EF5">
        <w:rPr>
          <w:rFonts w:ascii="Times New Roman" w:hAnsi="Times New Roman"/>
          <w:noProof/>
          <w:sz w:val="22"/>
        </w:rPr>
        <w:tab/>
      </w:r>
      <w:r w:rsidRPr="00595EF5">
        <w:rPr>
          <w:rFonts w:ascii="Times New Roman" w:hAnsi="Times New Roman"/>
          <w:b/>
          <w:bCs/>
          <w:noProof/>
          <w:sz w:val="22"/>
        </w:rPr>
        <w:t>Moore JS, Monson JP, Kaltsas G, Putignano P, Wood PJ, Sheppard MC, et al.</w:t>
      </w:r>
      <w:r w:rsidRPr="00595EF5">
        <w:rPr>
          <w:rFonts w:ascii="Times New Roman" w:hAnsi="Times New Roman"/>
          <w:noProof/>
          <w:sz w:val="22"/>
        </w:rPr>
        <w:t xml:space="preserve"> 1999 Modulation of 11beta-hydroxysteroid dehydrogenase isozymes by growth hormone and insulin-like growth factor: in vivo and in vitro studies. J. Clin. Endocrinol. Metab. 84:4172–4177</w:t>
      </w:r>
    </w:p>
    <w:p w14:paraId="33550EE2"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6. </w:t>
      </w:r>
      <w:r w:rsidRPr="00595EF5">
        <w:rPr>
          <w:rFonts w:ascii="Times New Roman" w:hAnsi="Times New Roman"/>
          <w:noProof/>
          <w:sz w:val="22"/>
        </w:rPr>
        <w:tab/>
      </w:r>
      <w:r w:rsidRPr="00595EF5">
        <w:rPr>
          <w:rFonts w:ascii="Times New Roman" w:hAnsi="Times New Roman"/>
          <w:b/>
          <w:bCs/>
          <w:noProof/>
          <w:sz w:val="22"/>
        </w:rPr>
        <w:t>Peckett AJ, Wright DC, Riddell MC</w:t>
      </w:r>
      <w:r w:rsidRPr="00595EF5">
        <w:rPr>
          <w:rFonts w:ascii="Times New Roman" w:hAnsi="Times New Roman"/>
          <w:noProof/>
          <w:sz w:val="22"/>
        </w:rPr>
        <w:t xml:space="preserve"> 2011 The effects of glucocorticoids on adipose tissue lipid metabolism. Metabolism. Elsevier Inc.; 60:1500–1510 </w:t>
      </w:r>
    </w:p>
    <w:p w14:paraId="23FA7821" w14:textId="2B41A4FF" w:rsidR="00D377FA" w:rsidRPr="00FA58EC" w:rsidRDefault="007468CA" w:rsidP="00595EF5">
      <w:pPr>
        <w:pStyle w:val="NormalWeb"/>
        <w:ind w:left="640" w:hanging="640"/>
        <w:divId w:val="1824347856"/>
        <w:rPr>
          <w:rFonts w:ascii="Times New Roman" w:hAnsi="Times New Roman"/>
          <w:b/>
          <w:bCs/>
        </w:rPr>
      </w:pPr>
      <w:r>
        <w:rPr>
          <w:rFonts w:ascii="Times New Roman" w:hAnsi="Times New Roman"/>
          <w:b/>
          <w:bCs/>
        </w:rPr>
        <w:fldChar w:fldCharType="end"/>
      </w:r>
    </w:p>
    <w:p w14:paraId="5ADF4E8C"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r w:rsidRPr="00FA58EC">
        <w:rPr>
          <w:rFonts w:ascii="Times New Roman" w:hAnsi="Times New Roman" w:cs="Times New Roman"/>
          <w:b/>
          <w:bCs/>
        </w:rPr>
        <w:lastRenderedPageBreak/>
        <w:t>Table Legends:</w:t>
      </w:r>
    </w:p>
    <w:p w14:paraId="43D5326B"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789B07B9"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64FBF960" w14:textId="0A8B3D29" w:rsidR="00D377FA" w:rsidRPr="00FA58EC" w:rsidDel="001C67A0" w:rsidRDefault="0034380E" w:rsidP="00D673ED">
      <w:pPr>
        <w:bidi w:val="0"/>
        <w:spacing w:after="0" w:line="480" w:lineRule="auto"/>
        <w:rPr>
          <w:del w:id="102" w:author="Dave Bridges" w:date="2013-11-17T10:15:00Z"/>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ins w:id="103" w:author="Dave Bridges" w:date="2013-11-17T10:15:00Z">
        <w:r w:rsidR="001C67A0">
          <w:rPr>
            <w:rFonts w:ascii="Times New Roman" w:hAnsi="Times New Roman" w:cs="Times New Roman"/>
            <w:bCs/>
          </w:rPr>
          <w:t xml:space="preserve">Type is the GO or KEGG classification of the term.  </w:t>
        </w:r>
      </w:ins>
      <w:r w:rsidR="003D575D">
        <w:rPr>
          <w:rFonts w:ascii="Times New Roman" w:hAnsi="Times New Roman" w:cs="Times New Roman"/>
          <w:bCs/>
        </w:rPr>
        <w:t xml:space="preserve">DE </w:t>
      </w:r>
      <w:del w:id="104" w:author="Dave Bridges" w:date="2013-11-17T10:15:00Z">
        <w:r w:rsidR="003D575D" w:rsidDel="001C67A0">
          <w:rPr>
            <w:rFonts w:ascii="Times New Roman" w:hAnsi="Times New Roman" w:cs="Times New Roman"/>
            <w:bCs/>
          </w:rPr>
          <w:delText xml:space="preserve">Genes </w:delText>
        </w:r>
      </w:del>
      <w:r w:rsidR="003D575D">
        <w:rPr>
          <w:rFonts w:ascii="Times New Roman" w:hAnsi="Times New Roman" w:cs="Times New Roman"/>
          <w:bCs/>
        </w:rPr>
        <w:t>indicates</w:t>
      </w:r>
      <w:r w:rsidR="00D377FA" w:rsidRPr="00FA58EC">
        <w:rPr>
          <w:rFonts w:ascii="Times New Roman" w:hAnsi="Times New Roman" w:cs="Times New Roman"/>
          <w:bCs/>
        </w:rPr>
        <w:t xml:space="preserve"> the </w:t>
      </w:r>
      <w:r w:rsidR="003D575D">
        <w:rPr>
          <w:rFonts w:ascii="Times New Roman" w:hAnsi="Times New Roman" w:cs="Times New Roman"/>
          <w:bCs/>
        </w:rPr>
        <w:t>number of differentially expressed genes in this category, Total is the total number of genes in that category.  There were no significantly enriched KEGG pathways.</w:t>
      </w:r>
      <w:r w:rsidR="00284A48">
        <w:rPr>
          <w:rFonts w:ascii="Times New Roman" w:hAnsi="Times New Roman" w:cs="Times New Roman"/>
          <w:bCs/>
        </w:rPr>
        <w:t xml:space="preserve">  </w:t>
      </w:r>
      <w:del w:id="105" w:author="Dave Bridges" w:date="2013-11-17T10:15:00Z">
        <w:r w:rsidR="00284A48" w:rsidDel="001C67A0">
          <w:rPr>
            <w:rFonts w:ascii="Times New Roman" w:hAnsi="Times New Roman" w:cs="Times New Roman"/>
            <w:bCs/>
          </w:rPr>
          <w:delText>With the exception of oxidoreductase activity (a molecular function GO Term), all categories are biological processes.</w:delText>
        </w:r>
      </w:del>
    </w:p>
    <w:p w14:paraId="3B676162" w14:textId="77777777" w:rsidR="0034380E" w:rsidDel="001C67A0" w:rsidRDefault="0034380E" w:rsidP="00E07A5A">
      <w:pPr>
        <w:bidi w:val="0"/>
        <w:spacing w:after="0" w:line="480" w:lineRule="auto"/>
        <w:rPr>
          <w:del w:id="106" w:author="Dave Bridges" w:date="2013-11-17T10:15:00Z"/>
          <w:rFonts w:ascii="Times New Roman" w:hAnsi="Times New Roman" w:cs="Times New Roman"/>
          <w:bCs/>
        </w:rPr>
      </w:pPr>
    </w:p>
    <w:p w14:paraId="3552EA40" w14:textId="77777777" w:rsidR="0034380E" w:rsidRPr="00FA58EC" w:rsidRDefault="0034380E" w:rsidP="00E07A5A">
      <w:pPr>
        <w:bidi w:val="0"/>
        <w:spacing w:after="0" w:line="480" w:lineRule="auto"/>
        <w:rPr>
          <w:rFonts w:ascii="Times New Roman" w:hAnsi="Times New Roman" w:cs="Times New Roman"/>
          <w:bCs/>
        </w:rPr>
      </w:pPr>
    </w:p>
    <w:p w14:paraId="319AD528" w14:textId="77777777" w:rsidR="00661E03" w:rsidRPr="00FA58EC" w:rsidRDefault="00661E03" w:rsidP="0036695B">
      <w:pPr>
        <w:bidi w:val="0"/>
        <w:spacing w:after="0" w:line="480" w:lineRule="auto"/>
        <w:rPr>
          <w:rFonts w:ascii="Times New Roman" w:hAnsi="Times New Roman" w:cs="Times New Roman"/>
          <w:bCs/>
        </w:rPr>
      </w:pPr>
    </w:p>
    <w:p w14:paraId="1BF02DFC"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820D6D7" w14:textId="77777777" w:rsidR="00661E03" w:rsidRPr="00FA58EC" w:rsidRDefault="00661E03" w:rsidP="004973A7">
      <w:pPr>
        <w:bidi w:val="0"/>
        <w:spacing w:after="0" w:line="480" w:lineRule="auto"/>
        <w:rPr>
          <w:rFonts w:ascii="Times New Roman" w:hAnsi="Times New Roman" w:cs="Times New Roman"/>
          <w:b/>
          <w:bCs/>
        </w:rPr>
      </w:pPr>
    </w:p>
    <w:p w14:paraId="4EDEDC15" w14:textId="4009A3CA"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proofErr w:type="gramStart"/>
      <w:r w:rsidR="005B6E58" w:rsidRPr="00FA58EC">
        <w:rPr>
          <w:rFonts w:ascii="Times New Roman" w:hAnsi="Times New Roman" w:cs="Times New Roman"/>
          <w:bCs/>
        </w:rPr>
        <w:t>A)  Fasting</w:t>
      </w:r>
      <w:proofErr w:type="gramEnd"/>
      <w:r w:rsidR="005B6E58" w:rsidRPr="00FA58EC">
        <w:rPr>
          <w:rFonts w:ascii="Times New Roman" w:hAnsi="Times New Roman" w:cs="Times New Roman"/>
          <w:bCs/>
        </w:rPr>
        <w:t xml:space="preserve">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w:t>
      </w:r>
      <w:proofErr w:type="gramStart"/>
      <w:r w:rsidR="005B6E58" w:rsidRPr="00FA58EC">
        <w:rPr>
          <w:rFonts w:ascii="Times New Roman" w:hAnsi="Times New Roman" w:cs="Times New Roman"/>
          <w:bCs/>
        </w:rPr>
        <w:t>D)  Plot</w:t>
      </w:r>
      <w:proofErr w:type="gramEnd"/>
      <w:r w:rsidR="005B6E58" w:rsidRPr="00FA58EC">
        <w:rPr>
          <w:rFonts w:ascii="Times New Roman" w:hAnsi="Times New Roman" w:cs="Times New Roman"/>
          <w:bCs/>
        </w:rPr>
        <w:t xml:space="preserve"> of </w:t>
      </w:r>
      <w:r w:rsidR="00871D55" w:rsidRPr="00FA58EC">
        <w:rPr>
          <w:rFonts w:ascii="Times New Roman" w:hAnsi="Times New Roman" w:cs="Times New Roman"/>
          <w:bCs/>
        </w:rPr>
        <w:t xml:space="preserve">each subject’s BMI compared with the natural logarithm of their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w:t>
      </w:r>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56ADF3A2" w14:textId="77777777" w:rsidR="003C1798" w:rsidRPr="00FA58EC" w:rsidRDefault="003C1798" w:rsidP="008F157A">
      <w:pPr>
        <w:bidi w:val="0"/>
        <w:spacing w:after="0" w:line="480" w:lineRule="auto"/>
        <w:rPr>
          <w:rFonts w:ascii="Times New Roman" w:hAnsi="Times New Roman" w:cs="Times New Roman"/>
          <w:bCs/>
        </w:rPr>
      </w:pPr>
    </w:p>
    <w:p w14:paraId="6A687E2B" w14:textId="079F79CE"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45BD1C2D" w14:textId="77777777" w:rsidR="007F0DC7" w:rsidRPr="00FA58EC" w:rsidRDefault="007F0DC7" w:rsidP="008D32FD">
      <w:pPr>
        <w:bidi w:val="0"/>
        <w:spacing w:after="0" w:line="480" w:lineRule="auto"/>
        <w:rPr>
          <w:rFonts w:ascii="Times New Roman" w:hAnsi="Times New Roman" w:cs="Times New Roman"/>
          <w:bCs/>
        </w:rPr>
      </w:pPr>
    </w:p>
    <w:p w14:paraId="02EEBB0D" w14:textId="024037E1" w:rsidR="007F0DC7" w:rsidRPr="00FA58EC" w:rsidRDefault="007F0DC7" w:rsidP="008D32FD">
      <w:pPr>
        <w:bidi w:val="0"/>
        <w:spacing w:after="0" w:line="480" w:lineRule="auto"/>
        <w:rPr>
          <w:rFonts w:ascii="Times New Roman" w:hAnsi="Times New Roman" w:cs="Times New Roman"/>
          <w:bCs/>
        </w:rPr>
      </w:pPr>
      <w:r w:rsidRPr="00FA58EC">
        <w:rPr>
          <w:rFonts w:ascii="Times New Roman" w:hAnsi="Times New Roman" w:cs="Times New Roman"/>
          <w:b/>
          <w:bCs/>
        </w:rPr>
        <w:lastRenderedPageBreak/>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w:t>
      </w:r>
      <w:proofErr w:type="gramStart"/>
      <w:r w:rsidRPr="00FA58EC">
        <w:rPr>
          <w:rFonts w:ascii="Times New Roman" w:hAnsi="Times New Roman" w:cs="Times New Roman"/>
          <w:bCs/>
        </w:rPr>
        <w:t xml:space="preserve">A)  </w:t>
      </w:r>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Pr="00FA58EC">
        <w:rPr>
          <w:rFonts w:ascii="Times New Roman" w:hAnsi="Times New Roman" w:cs="Times New Roman"/>
          <w:bCs/>
          <w:i/>
        </w:rPr>
        <w:t>IGFBP1</w:t>
      </w:r>
      <w:r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w:t>
      </w:r>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w:t>
      </w:r>
      <w:proofErr w:type="gramStart"/>
      <w:r w:rsidR="00880184" w:rsidRPr="00FA58EC">
        <w:rPr>
          <w:rFonts w:ascii="Times New Roman" w:hAnsi="Times New Roman" w:cs="Times New Roman"/>
          <w:bCs/>
        </w:rPr>
        <w:t xml:space="preserve">C)  </w:t>
      </w:r>
      <w:proofErr w:type="spellStart"/>
      <w:r w:rsidR="00901318">
        <w:rPr>
          <w:rFonts w:ascii="Times New Roman" w:hAnsi="Times New Roman" w:cs="Times New Roman"/>
          <w:bCs/>
        </w:rPr>
        <w:t>Comparason</w:t>
      </w:r>
      <w:proofErr w:type="spellEnd"/>
      <w:proofErr w:type="gram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1B8A86E4" w14:textId="77777777" w:rsidR="00C17B3D" w:rsidRPr="00FA58EC" w:rsidRDefault="00C17B3D" w:rsidP="00CD5F74">
      <w:pPr>
        <w:bidi w:val="0"/>
        <w:spacing w:after="0" w:line="480" w:lineRule="auto"/>
        <w:rPr>
          <w:rFonts w:ascii="Times New Roman" w:hAnsi="Times New Roman" w:cs="Times New Roman"/>
          <w:bCs/>
        </w:rPr>
      </w:pPr>
    </w:p>
    <w:p w14:paraId="2C658FE7" w14:textId="58BEFCAE"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947ECA1" w14:textId="77777777" w:rsidR="0085170B" w:rsidRDefault="0085170B" w:rsidP="00B6604B">
      <w:pPr>
        <w:bidi w:val="0"/>
        <w:spacing w:after="0" w:line="480" w:lineRule="auto"/>
        <w:rPr>
          <w:rFonts w:ascii="Times New Roman" w:hAnsi="Times New Roman" w:cs="Times New Roman"/>
          <w:bCs/>
        </w:rPr>
      </w:pPr>
    </w:p>
    <w:p w14:paraId="781C4DC1" w14:textId="4C47F549"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4AE290FE" w14:textId="5B8CAC78"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30BEF810" w14:textId="3163A48B"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0066CE2C" w14:textId="15B285D6" w:rsidR="0085170B" w:rsidRPr="0085170B" w:rsidRDefault="006B5B6B">
      <w:pPr>
        <w:bidi w:val="0"/>
        <w:spacing w:after="0" w:line="480" w:lineRule="auto"/>
        <w:rPr>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sectPr w:rsidR="0085170B" w:rsidRPr="0085170B" w:rsidSect="003D5DCD">
      <w:headerReference w:type="default" r:id="rId30"/>
      <w:footerReference w:type="default" r:id="rId31"/>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0" w:author="Dave Bridges" w:date="2013-11-17T12:42:00Z" w:initials="DB">
    <w:p w14:paraId="293023EA" w14:textId="41C3019F" w:rsidR="00770720" w:rsidRDefault="00770720">
      <w:pPr>
        <w:pStyle w:val="CommentText"/>
      </w:pPr>
      <w:r>
        <w:rPr>
          <w:rStyle w:val="CommentReference"/>
        </w:rPr>
        <w:annotationRef/>
      </w:r>
      <w:r>
        <w:rPr>
          <w:rtl/>
        </w:rPr>
        <w:t>are you sure it isnt HSD11B2 that inactivates cortisol.  I dont have access to all the papers I want, but it sounds like HSD11B1 activates cortisol production.  We should put a reference here if I am wrong</w:t>
      </w:r>
    </w:p>
  </w:comment>
  <w:comment w:id="94" w:author="Dave Bridges" w:date="2013-11-17T12:39:00Z" w:initials="DB">
    <w:p w14:paraId="1C28CEFF" w14:textId="4FB21F2C" w:rsidR="00770720" w:rsidRDefault="00770720">
      <w:pPr>
        <w:pStyle w:val="CommentText"/>
      </w:pPr>
      <w:r>
        <w:rPr>
          <w:rStyle w:val="CommentReference"/>
        </w:rPr>
        <w:annotationRef/>
      </w:r>
      <w:r>
        <w:rPr>
          <w:rtl/>
        </w:rPr>
        <w:t>do we want to say something about MAP3K5?</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BFBAF9" w14:textId="77777777" w:rsidR="00770720" w:rsidRDefault="00770720" w:rsidP="00C44BCA">
      <w:pPr>
        <w:spacing w:after="0" w:line="240" w:lineRule="auto"/>
      </w:pPr>
      <w:r>
        <w:separator/>
      </w:r>
    </w:p>
  </w:endnote>
  <w:endnote w:type="continuationSeparator" w:id="0">
    <w:p w14:paraId="0459CAE9" w14:textId="77777777" w:rsidR="00770720" w:rsidRDefault="00770720" w:rsidP="00C44BCA">
      <w:pPr>
        <w:spacing w:after="0" w:line="240" w:lineRule="auto"/>
      </w:pPr>
      <w:r>
        <w:continuationSeparator/>
      </w:r>
    </w:p>
  </w:endnote>
  <w:endnote w:type="continuationNotice" w:id="1">
    <w:p w14:paraId="79C95C08" w14:textId="77777777" w:rsidR="00770720" w:rsidRDefault="007707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14CC6" w14:textId="77777777" w:rsidR="00770720" w:rsidRDefault="00770720"/>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C44295" w14:textId="77777777" w:rsidR="00770720" w:rsidRDefault="00770720" w:rsidP="00C44BCA">
      <w:pPr>
        <w:spacing w:after="0" w:line="240" w:lineRule="auto"/>
      </w:pPr>
      <w:r>
        <w:separator/>
      </w:r>
    </w:p>
  </w:footnote>
  <w:footnote w:type="continuationSeparator" w:id="0">
    <w:p w14:paraId="1B59312C" w14:textId="77777777" w:rsidR="00770720" w:rsidRDefault="00770720" w:rsidP="00C44BCA">
      <w:pPr>
        <w:spacing w:after="0" w:line="240" w:lineRule="auto"/>
      </w:pPr>
      <w:r>
        <w:continuationSeparator/>
      </w:r>
    </w:p>
  </w:footnote>
  <w:footnote w:type="continuationNotice" w:id="1">
    <w:p w14:paraId="2FBF154F" w14:textId="77777777" w:rsidR="00770720" w:rsidRDefault="00770720">
      <w:pPr>
        <w:spacing w:after="0" w:line="240" w:lineRule="auto"/>
      </w:pPr>
    </w:p>
  </w:footnote>
  <w:footnote w:id="2">
    <w:p w14:paraId="1A8B0461" w14:textId="3E0C3CE0" w:rsidR="00770720" w:rsidRPr="00E25CCF" w:rsidRDefault="00770720"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14:paraId="5906B048" w14:textId="407E8516" w:rsidR="00770720" w:rsidRPr="00E25CCF" w:rsidRDefault="00770720"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6A0A9270" w14:textId="11254105" w:rsidR="00770720" w:rsidRPr="00E25CCF" w:rsidRDefault="00770720"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1C014FAC" w14:textId="4E5542C0" w:rsidR="00770720" w:rsidRPr="00E25CCF" w:rsidRDefault="00770720"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30410FB5" w14:textId="63BBB38F" w:rsidR="00770720" w:rsidRPr="00E25CCF" w:rsidRDefault="00770720"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2B865A8D" w14:textId="535AA8A4" w:rsidR="00770720" w:rsidRPr="00E25CCF" w:rsidRDefault="00770720"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17AD7820" w14:textId="3DA608DD" w:rsidR="00770720" w:rsidRDefault="00770720">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E9B4B" w14:textId="77777777" w:rsidR="00770720" w:rsidRDefault="0077072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17A28"/>
    <w:rsid w:val="000268FA"/>
    <w:rsid w:val="00026A49"/>
    <w:rsid w:val="000316F1"/>
    <w:rsid w:val="0003527B"/>
    <w:rsid w:val="00046A40"/>
    <w:rsid w:val="00047FD2"/>
    <w:rsid w:val="0006320B"/>
    <w:rsid w:val="00070094"/>
    <w:rsid w:val="0008044F"/>
    <w:rsid w:val="00081261"/>
    <w:rsid w:val="000812AE"/>
    <w:rsid w:val="0008212F"/>
    <w:rsid w:val="00083B6B"/>
    <w:rsid w:val="00094ED5"/>
    <w:rsid w:val="00095299"/>
    <w:rsid w:val="000A3A4C"/>
    <w:rsid w:val="000A4B49"/>
    <w:rsid w:val="000B3522"/>
    <w:rsid w:val="000C1783"/>
    <w:rsid w:val="000D13C0"/>
    <w:rsid w:val="000D4F49"/>
    <w:rsid w:val="000E2AD1"/>
    <w:rsid w:val="000E51ED"/>
    <w:rsid w:val="000E76A8"/>
    <w:rsid w:val="000E77F3"/>
    <w:rsid w:val="000F4AD3"/>
    <w:rsid w:val="00102420"/>
    <w:rsid w:val="0011307C"/>
    <w:rsid w:val="00126840"/>
    <w:rsid w:val="001433DA"/>
    <w:rsid w:val="00144928"/>
    <w:rsid w:val="00147722"/>
    <w:rsid w:val="00155934"/>
    <w:rsid w:val="00162659"/>
    <w:rsid w:val="00180066"/>
    <w:rsid w:val="00185A32"/>
    <w:rsid w:val="001900A9"/>
    <w:rsid w:val="0019522C"/>
    <w:rsid w:val="001A4EA6"/>
    <w:rsid w:val="001B01BB"/>
    <w:rsid w:val="001B1984"/>
    <w:rsid w:val="001B26DC"/>
    <w:rsid w:val="001B7D21"/>
    <w:rsid w:val="001C1AFD"/>
    <w:rsid w:val="001C67A0"/>
    <w:rsid w:val="001D1A50"/>
    <w:rsid w:val="001D68A2"/>
    <w:rsid w:val="001D6A62"/>
    <w:rsid w:val="001E234C"/>
    <w:rsid w:val="001F2618"/>
    <w:rsid w:val="00200BE9"/>
    <w:rsid w:val="0021603B"/>
    <w:rsid w:val="002258FC"/>
    <w:rsid w:val="00225D5B"/>
    <w:rsid w:val="002277B6"/>
    <w:rsid w:val="00234BFD"/>
    <w:rsid w:val="00266C92"/>
    <w:rsid w:val="002754A9"/>
    <w:rsid w:val="00284A48"/>
    <w:rsid w:val="00284A9A"/>
    <w:rsid w:val="00285918"/>
    <w:rsid w:val="00285A1F"/>
    <w:rsid w:val="00290069"/>
    <w:rsid w:val="00296D66"/>
    <w:rsid w:val="002A045B"/>
    <w:rsid w:val="002A0DD6"/>
    <w:rsid w:val="002A1B8A"/>
    <w:rsid w:val="002C1BF5"/>
    <w:rsid w:val="002C516C"/>
    <w:rsid w:val="002C66CD"/>
    <w:rsid w:val="002D2CED"/>
    <w:rsid w:val="002D60F4"/>
    <w:rsid w:val="002E2ECF"/>
    <w:rsid w:val="002E655B"/>
    <w:rsid w:val="002E7322"/>
    <w:rsid w:val="002E7A6D"/>
    <w:rsid w:val="002F42B2"/>
    <w:rsid w:val="002F62D0"/>
    <w:rsid w:val="00307F9B"/>
    <w:rsid w:val="00316E7E"/>
    <w:rsid w:val="00316F75"/>
    <w:rsid w:val="00330ED0"/>
    <w:rsid w:val="003314FD"/>
    <w:rsid w:val="00334809"/>
    <w:rsid w:val="0034380E"/>
    <w:rsid w:val="00345935"/>
    <w:rsid w:val="0035080A"/>
    <w:rsid w:val="003536C1"/>
    <w:rsid w:val="00355C81"/>
    <w:rsid w:val="00357EF3"/>
    <w:rsid w:val="003663BC"/>
    <w:rsid w:val="00366692"/>
    <w:rsid w:val="0036695B"/>
    <w:rsid w:val="00377559"/>
    <w:rsid w:val="003848BA"/>
    <w:rsid w:val="00387D3D"/>
    <w:rsid w:val="00390963"/>
    <w:rsid w:val="00394E69"/>
    <w:rsid w:val="00395065"/>
    <w:rsid w:val="003A1699"/>
    <w:rsid w:val="003A6590"/>
    <w:rsid w:val="003B24B5"/>
    <w:rsid w:val="003C11D0"/>
    <w:rsid w:val="003C1798"/>
    <w:rsid w:val="003C70E2"/>
    <w:rsid w:val="003D575D"/>
    <w:rsid w:val="003D5DCD"/>
    <w:rsid w:val="003E14E7"/>
    <w:rsid w:val="003E423D"/>
    <w:rsid w:val="003F2517"/>
    <w:rsid w:val="003F4CAB"/>
    <w:rsid w:val="00407355"/>
    <w:rsid w:val="004137FD"/>
    <w:rsid w:val="004210A5"/>
    <w:rsid w:val="00424825"/>
    <w:rsid w:val="00437A26"/>
    <w:rsid w:val="00437BEB"/>
    <w:rsid w:val="004459A5"/>
    <w:rsid w:val="00452343"/>
    <w:rsid w:val="004530D5"/>
    <w:rsid w:val="004539BC"/>
    <w:rsid w:val="00457EE8"/>
    <w:rsid w:val="00460B5E"/>
    <w:rsid w:val="0047023E"/>
    <w:rsid w:val="00477357"/>
    <w:rsid w:val="004826AE"/>
    <w:rsid w:val="004859F2"/>
    <w:rsid w:val="00496C7C"/>
    <w:rsid w:val="00496DC0"/>
    <w:rsid w:val="00496E10"/>
    <w:rsid w:val="004973A7"/>
    <w:rsid w:val="004A34A8"/>
    <w:rsid w:val="004A7ED0"/>
    <w:rsid w:val="004A7F19"/>
    <w:rsid w:val="004B436C"/>
    <w:rsid w:val="004B4E2D"/>
    <w:rsid w:val="004B6544"/>
    <w:rsid w:val="004C257F"/>
    <w:rsid w:val="004C7DDA"/>
    <w:rsid w:val="004E03FF"/>
    <w:rsid w:val="004E63EE"/>
    <w:rsid w:val="004F573F"/>
    <w:rsid w:val="00510C6B"/>
    <w:rsid w:val="0052331F"/>
    <w:rsid w:val="00524E41"/>
    <w:rsid w:val="00526587"/>
    <w:rsid w:val="00533841"/>
    <w:rsid w:val="0053676D"/>
    <w:rsid w:val="00537F03"/>
    <w:rsid w:val="005512F4"/>
    <w:rsid w:val="00553058"/>
    <w:rsid w:val="005534D2"/>
    <w:rsid w:val="005578A3"/>
    <w:rsid w:val="00562945"/>
    <w:rsid w:val="00566533"/>
    <w:rsid w:val="00580633"/>
    <w:rsid w:val="00587ADB"/>
    <w:rsid w:val="00595EF5"/>
    <w:rsid w:val="005975D8"/>
    <w:rsid w:val="005976FB"/>
    <w:rsid w:val="005B1CD3"/>
    <w:rsid w:val="005B44A4"/>
    <w:rsid w:val="005B6E58"/>
    <w:rsid w:val="005C5826"/>
    <w:rsid w:val="005D0C11"/>
    <w:rsid w:val="005F211B"/>
    <w:rsid w:val="005F6EBE"/>
    <w:rsid w:val="005F7615"/>
    <w:rsid w:val="00600069"/>
    <w:rsid w:val="006016D7"/>
    <w:rsid w:val="0060713B"/>
    <w:rsid w:val="00615633"/>
    <w:rsid w:val="00616C6A"/>
    <w:rsid w:val="00623816"/>
    <w:rsid w:val="006304E2"/>
    <w:rsid w:val="006311A9"/>
    <w:rsid w:val="00633F9C"/>
    <w:rsid w:val="006439EA"/>
    <w:rsid w:val="00661E03"/>
    <w:rsid w:val="00663D48"/>
    <w:rsid w:val="00666507"/>
    <w:rsid w:val="00676CA8"/>
    <w:rsid w:val="00691FDC"/>
    <w:rsid w:val="00692386"/>
    <w:rsid w:val="00692DFA"/>
    <w:rsid w:val="006948C2"/>
    <w:rsid w:val="00697A63"/>
    <w:rsid w:val="006A3256"/>
    <w:rsid w:val="006B5B6B"/>
    <w:rsid w:val="006B6C74"/>
    <w:rsid w:val="006D5972"/>
    <w:rsid w:val="006D5B71"/>
    <w:rsid w:val="006E6863"/>
    <w:rsid w:val="006F05A2"/>
    <w:rsid w:val="006F615E"/>
    <w:rsid w:val="006F63EA"/>
    <w:rsid w:val="006F7444"/>
    <w:rsid w:val="0070650A"/>
    <w:rsid w:val="00707D74"/>
    <w:rsid w:val="007138B5"/>
    <w:rsid w:val="00715EC6"/>
    <w:rsid w:val="007202A2"/>
    <w:rsid w:val="00720E42"/>
    <w:rsid w:val="00724271"/>
    <w:rsid w:val="007317CF"/>
    <w:rsid w:val="0073228C"/>
    <w:rsid w:val="00734B06"/>
    <w:rsid w:val="00740527"/>
    <w:rsid w:val="00740DB2"/>
    <w:rsid w:val="00741798"/>
    <w:rsid w:val="007468CA"/>
    <w:rsid w:val="007627F6"/>
    <w:rsid w:val="00770720"/>
    <w:rsid w:val="007731E4"/>
    <w:rsid w:val="00774F37"/>
    <w:rsid w:val="007830EE"/>
    <w:rsid w:val="00784E0E"/>
    <w:rsid w:val="00787B06"/>
    <w:rsid w:val="00792160"/>
    <w:rsid w:val="007945EB"/>
    <w:rsid w:val="007964A2"/>
    <w:rsid w:val="007A0B77"/>
    <w:rsid w:val="007B0169"/>
    <w:rsid w:val="007B0526"/>
    <w:rsid w:val="007B13AF"/>
    <w:rsid w:val="007B2B72"/>
    <w:rsid w:val="007D367C"/>
    <w:rsid w:val="007F04B9"/>
    <w:rsid w:val="007F0DC7"/>
    <w:rsid w:val="007F7919"/>
    <w:rsid w:val="008033F4"/>
    <w:rsid w:val="008073BA"/>
    <w:rsid w:val="00820844"/>
    <w:rsid w:val="008223B7"/>
    <w:rsid w:val="008232C6"/>
    <w:rsid w:val="00834FAF"/>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A77A1"/>
    <w:rsid w:val="008B2DE1"/>
    <w:rsid w:val="008B5A89"/>
    <w:rsid w:val="008D32FD"/>
    <w:rsid w:val="008D431D"/>
    <w:rsid w:val="008D5C3B"/>
    <w:rsid w:val="008D5C69"/>
    <w:rsid w:val="008D6FD3"/>
    <w:rsid w:val="008F157A"/>
    <w:rsid w:val="008F45AA"/>
    <w:rsid w:val="00901318"/>
    <w:rsid w:val="00904340"/>
    <w:rsid w:val="00904E78"/>
    <w:rsid w:val="00912278"/>
    <w:rsid w:val="009374F8"/>
    <w:rsid w:val="00945D0C"/>
    <w:rsid w:val="00947F42"/>
    <w:rsid w:val="0095760D"/>
    <w:rsid w:val="009577EF"/>
    <w:rsid w:val="009609A9"/>
    <w:rsid w:val="0096137A"/>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C475F"/>
    <w:rsid w:val="00AD30E9"/>
    <w:rsid w:val="00AD6800"/>
    <w:rsid w:val="00AE2C9F"/>
    <w:rsid w:val="00AE2E00"/>
    <w:rsid w:val="00AE30FD"/>
    <w:rsid w:val="00AF1A1E"/>
    <w:rsid w:val="00AF4B73"/>
    <w:rsid w:val="00AF6552"/>
    <w:rsid w:val="00B0723B"/>
    <w:rsid w:val="00B1195D"/>
    <w:rsid w:val="00B171DF"/>
    <w:rsid w:val="00B219D5"/>
    <w:rsid w:val="00B27529"/>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95390"/>
    <w:rsid w:val="00BA5D7E"/>
    <w:rsid w:val="00BB3A40"/>
    <w:rsid w:val="00BC03D4"/>
    <w:rsid w:val="00BC1B50"/>
    <w:rsid w:val="00BC45AA"/>
    <w:rsid w:val="00BC5240"/>
    <w:rsid w:val="00C07CAC"/>
    <w:rsid w:val="00C13B25"/>
    <w:rsid w:val="00C17B3D"/>
    <w:rsid w:val="00C21C55"/>
    <w:rsid w:val="00C3088D"/>
    <w:rsid w:val="00C312BC"/>
    <w:rsid w:val="00C36E8A"/>
    <w:rsid w:val="00C378CF"/>
    <w:rsid w:val="00C44BCA"/>
    <w:rsid w:val="00C54A7B"/>
    <w:rsid w:val="00C5610E"/>
    <w:rsid w:val="00C60B21"/>
    <w:rsid w:val="00C6104B"/>
    <w:rsid w:val="00C611B9"/>
    <w:rsid w:val="00C63031"/>
    <w:rsid w:val="00C64656"/>
    <w:rsid w:val="00C85C8E"/>
    <w:rsid w:val="00C93A0D"/>
    <w:rsid w:val="00CA6A3E"/>
    <w:rsid w:val="00CB2D3B"/>
    <w:rsid w:val="00CB3049"/>
    <w:rsid w:val="00CC6E6D"/>
    <w:rsid w:val="00CD3CC7"/>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831F2"/>
    <w:rsid w:val="00D90690"/>
    <w:rsid w:val="00DA2017"/>
    <w:rsid w:val="00DA43DA"/>
    <w:rsid w:val="00DA4407"/>
    <w:rsid w:val="00DA5F98"/>
    <w:rsid w:val="00DA64D8"/>
    <w:rsid w:val="00DA6C5B"/>
    <w:rsid w:val="00DC2620"/>
    <w:rsid w:val="00DC41D4"/>
    <w:rsid w:val="00DC618D"/>
    <w:rsid w:val="00DC6BF8"/>
    <w:rsid w:val="00DD35A1"/>
    <w:rsid w:val="00DD3770"/>
    <w:rsid w:val="00DE354F"/>
    <w:rsid w:val="00DE35F3"/>
    <w:rsid w:val="00DE3D7D"/>
    <w:rsid w:val="00DE3F29"/>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947A2"/>
    <w:rsid w:val="00E97425"/>
    <w:rsid w:val="00EA7B7A"/>
    <w:rsid w:val="00EC0D83"/>
    <w:rsid w:val="00EC3EC4"/>
    <w:rsid w:val="00EC7E22"/>
    <w:rsid w:val="00EE02B8"/>
    <w:rsid w:val="00EE058C"/>
    <w:rsid w:val="00EE3914"/>
    <w:rsid w:val="00EF04CB"/>
    <w:rsid w:val="00EF2FE1"/>
    <w:rsid w:val="00EF7CEE"/>
    <w:rsid w:val="00F020B2"/>
    <w:rsid w:val="00F25136"/>
    <w:rsid w:val="00F25253"/>
    <w:rsid w:val="00F37DC8"/>
    <w:rsid w:val="00F41DEB"/>
    <w:rsid w:val="00F5375B"/>
    <w:rsid w:val="00F56E88"/>
    <w:rsid w:val="00F57F4D"/>
    <w:rsid w:val="00F62918"/>
    <w:rsid w:val="00F72F72"/>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3BB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B32E7-1E4F-B042-8CFD-48D49FB19EB7}">
  <ds:schemaRefs>
    <ds:schemaRef ds:uri="http://schemas.openxmlformats.org/officeDocument/2006/bibliography"/>
  </ds:schemaRefs>
</ds:datastoreItem>
</file>

<file path=customXml/itemProps10.xml><?xml version="1.0" encoding="utf-8"?>
<ds:datastoreItem xmlns:ds="http://schemas.openxmlformats.org/officeDocument/2006/customXml" ds:itemID="{970D5B1E-73E3-004C-98D6-7D11D45A1D14}">
  <ds:schemaRefs>
    <ds:schemaRef ds:uri="http://schemas.openxmlformats.org/officeDocument/2006/bibliography"/>
  </ds:schemaRefs>
</ds:datastoreItem>
</file>

<file path=customXml/itemProps11.xml><?xml version="1.0" encoding="utf-8"?>
<ds:datastoreItem xmlns:ds="http://schemas.openxmlformats.org/officeDocument/2006/customXml" ds:itemID="{534B5160-736C-4646-861A-10DBD66450E2}">
  <ds:schemaRefs>
    <ds:schemaRef ds:uri="http://schemas.openxmlformats.org/officeDocument/2006/bibliography"/>
  </ds:schemaRefs>
</ds:datastoreItem>
</file>

<file path=customXml/itemProps12.xml><?xml version="1.0" encoding="utf-8"?>
<ds:datastoreItem xmlns:ds="http://schemas.openxmlformats.org/officeDocument/2006/customXml" ds:itemID="{E0184BF6-9AFD-5D43-BBC4-86D67A1759FE}">
  <ds:schemaRefs>
    <ds:schemaRef ds:uri="http://schemas.openxmlformats.org/officeDocument/2006/bibliography"/>
  </ds:schemaRefs>
</ds:datastoreItem>
</file>

<file path=customXml/itemProps13.xml><?xml version="1.0" encoding="utf-8"?>
<ds:datastoreItem xmlns:ds="http://schemas.openxmlformats.org/officeDocument/2006/customXml" ds:itemID="{B3181585-C672-C644-A6DC-FD224F692DC1}">
  <ds:schemaRefs>
    <ds:schemaRef ds:uri="http://schemas.openxmlformats.org/officeDocument/2006/bibliography"/>
  </ds:schemaRefs>
</ds:datastoreItem>
</file>

<file path=customXml/itemProps14.xml><?xml version="1.0" encoding="utf-8"?>
<ds:datastoreItem xmlns:ds="http://schemas.openxmlformats.org/officeDocument/2006/customXml" ds:itemID="{CDDF2B23-2A80-AB4A-B9BE-2184B12A9FBC}">
  <ds:schemaRefs>
    <ds:schemaRef ds:uri="http://schemas.openxmlformats.org/officeDocument/2006/bibliography"/>
  </ds:schemaRefs>
</ds:datastoreItem>
</file>

<file path=customXml/itemProps15.xml><?xml version="1.0" encoding="utf-8"?>
<ds:datastoreItem xmlns:ds="http://schemas.openxmlformats.org/officeDocument/2006/customXml" ds:itemID="{67846D45-CFE8-9843-83DC-52DAFBF3B215}">
  <ds:schemaRefs>
    <ds:schemaRef ds:uri="http://schemas.openxmlformats.org/officeDocument/2006/bibliography"/>
  </ds:schemaRefs>
</ds:datastoreItem>
</file>

<file path=customXml/itemProps16.xml><?xml version="1.0" encoding="utf-8"?>
<ds:datastoreItem xmlns:ds="http://schemas.openxmlformats.org/officeDocument/2006/customXml" ds:itemID="{C50B511B-A562-DA45-932C-185F1F884413}">
  <ds:schemaRefs>
    <ds:schemaRef ds:uri="http://schemas.openxmlformats.org/officeDocument/2006/bibliography"/>
  </ds:schemaRefs>
</ds:datastoreItem>
</file>

<file path=customXml/itemProps17.xml><?xml version="1.0" encoding="utf-8"?>
<ds:datastoreItem xmlns:ds="http://schemas.openxmlformats.org/officeDocument/2006/customXml" ds:itemID="{27A068A1-C061-464F-8A48-C3DB9716BA06}">
  <ds:schemaRefs>
    <ds:schemaRef ds:uri="http://schemas.openxmlformats.org/officeDocument/2006/bibliography"/>
  </ds:schemaRefs>
</ds:datastoreItem>
</file>

<file path=customXml/itemProps18.xml><?xml version="1.0" encoding="utf-8"?>
<ds:datastoreItem xmlns:ds="http://schemas.openxmlformats.org/officeDocument/2006/customXml" ds:itemID="{D552D6DB-ADB3-5F46-B113-BC6B77878115}">
  <ds:schemaRefs>
    <ds:schemaRef ds:uri="http://schemas.openxmlformats.org/officeDocument/2006/bibliography"/>
  </ds:schemaRefs>
</ds:datastoreItem>
</file>

<file path=customXml/itemProps19.xml><?xml version="1.0" encoding="utf-8"?>
<ds:datastoreItem xmlns:ds="http://schemas.openxmlformats.org/officeDocument/2006/customXml" ds:itemID="{2402FB50-18BC-E24D-8E06-D6D37A08F9C9}">
  <ds:schemaRefs>
    <ds:schemaRef ds:uri="http://schemas.openxmlformats.org/officeDocument/2006/bibliography"/>
  </ds:schemaRefs>
</ds:datastoreItem>
</file>

<file path=customXml/itemProps2.xml><?xml version="1.0" encoding="utf-8"?>
<ds:datastoreItem xmlns:ds="http://schemas.openxmlformats.org/officeDocument/2006/customXml" ds:itemID="{39319F92-B467-EC4A-A6AB-9E22B56FAA56}">
  <ds:schemaRefs>
    <ds:schemaRef ds:uri="http://schemas.openxmlformats.org/officeDocument/2006/bibliography"/>
  </ds:schemaRefs>
</ds:datastoreItem>
</file>

<file path=customXml/itemProps20.xml><?xml version="1.0" encoding="utf-8"?>
<ds:datastoreItem xmlns:ds="http://schemas.openxmlformats.org/officeDocument/2006/customXml" ds:itemID="{CE77C05F-BA68-DC4D-A584-4C4A13B58E94}">
  <ds:schemaRefs>
    <ds:schemaRef ds:uri="http://schemas.openxmlformats.org/officeDocument/2006/bibliography"/>
  </ds:schemaRefs>
</ds:datastoreItem>
</file>

<file path=customXml/itemProps21.xml><?xml version="1.0" encoding="utf-8"?>
<ds:datastoreItem xmlns:ds="http://schemas.openxmlformats.org/officeDocument/2006/customXml" ds:itemID="{1C32DC73-16EB-8943-9C1F-1E7AC2202CA9}">
  <ds:schemaRefs>
    <ds:schemaRef ds:uri="http://schemas.openxmlformats.org/officeDocument/2006/bibliography"/>
  </ds:schemaRefs>
</ds:datastoreItem>
</file>

<file path=customXml/itemProps3.xml><?xml version="1.0" encoding="utf-8"?>
<ds:datastoreItem xmlns:ds="http://schemas.openxmlformats.org/officeDocument/2006/customXml" ds:itemID="{DF444497-7F2C-A04E-A391-AEF1ADD0EC88}">
  <ds:schemaRefs>
    <ds:schemaRef ds:uri="http://schemas.openxmlformats.org/officeDocument/2006/bibliography"/>
  </ds:schemaRefs>
</ds:datastoreItem>
</file>

<file path=customXml/itemProps4.xml><?xml version="1.0" encoding="utf-8"?>
<ds:datastoreItem xmlns:ds="http://schemas.openxmlformats.org/officeDocument/2006/customXml" ds:itemID="{6D18BB37-BBAE-BB4C-A5D2-9FB4A179A3DF}">
  <ds:schemaRefs>
    <ds:schemaRef ds:uri="http://schemas.openxmlformats.org/officeDocument/2006/bibliography"/>
  </ds:schemaRefs>
</ds:datastoreItem>
</file>

<file path=customXml/itemProps5.xml><?xml version="1.0" encoding="utf-8"?>
<ds:datastoreItem xmlns:ds="http://schemas.openxmlformats.org/officeDocument/2006/customXml" ds:itemID="{24661256-EB8C-8240-9262-84741AE8ED27}">
  <ds:schemaRefs>
    <ds:schemaRef ds:uri="http://schemas.openxmlformats.org/officeDocument/2006/bibliography"/>
  </ds:schemaRefs>
</ds:datastoreItem>
</file>

<file path=customXml/itemProps6.xml><?xml version="1.0" encoding="utf-8"?>
<ds:datastoreItem xmlns:ds="http://schemas.openxmlformats.org/officeDocument/2006/customXml" ds:itemID="{50BD6EC0-7FDD-3D41-B0DC-E5AD88F5E1E7}">
  <ds:schemaRefs>
    <ds:schemaRef ds:uri="http://schemas.openxmlformats.org/officeDocument/2006/bibliography"/>
  </ds:schemaRefs>
</ds:datastoreItem>
</file>

<file path=customXml/itemProps7.xml><?xml version="1.0" encoding="utf-8"?>
<ds:datastoreItem xmlns:ds="http://schemas.openxmlformats.org/officeDocument/2006/customXml" ds:itemID="{B5767D05-FC3B-C149-BFC3-C5A090929CA4}">
  <ds:schemaRefs>
    <ds:schemaRef ds:uri="http://schemas.openxmlformats.org/officeDocument/2006/bibliography"/>
  </ds:schemaRefs>
</ds:datastoreItem>
</file>

<file path=customXml/itemProps8.xml><?xml version="1.0" encoding="utf-8"?>
<ds:datastoreItem xmlns:ds="http://schemas.openxmlformats.org/officeDocument/2006/customXml" ds:itemID="{60B79CBD-A04F-DA46-AED6-CD9650079995}">
  <ds:schemaRefs>
    <ds:schemaRef ds:uri="http://schemas.openxmlformats.org/officeDocument/2006/bibliography"/>
  </ds:schemaRefs>
</ds:datastoreItem>
</file>

<file path=customXml/itemProps9.xml><?xml version="1.0" encoding="utf-8"?>
<ds:datastoreItem xmlns:ds="http://schemas.openxmlformats.org/officeDocument/2006/customXml" ds:itemID="{C5336DB6-47FC-9D4D-ADB1-8621DE4F3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6</Pages>
  <Words>25951</Words>
  <Characters>147921</Characters>
  <Application>Microsoft Macintosh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7352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9</cp:revision>
  <cp:lastPrinted>2013-08-20T14:31:00Z</cp:lastPrinted>
  <dcterms:created xsi:type="dcterms:W3CDTF">2013-09-21T15:32:00Z</dcterms:created>
  <dcterms:modified xsi:type="dcterms:W3CDTF">2013-11-17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